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B70" w:rsidRDefault="00A62B70" w:rsidP="00AB26F2">
      <w:pPr>
        <w:jc w:val="center"/>
        <w:rPr>
          <w:sz w:val="48"/>
        </w:rPr>
      </w:pPr>
      <w:r>
        <w:rPr>
          <w:noProof/>
        </w:rPr>
        <w:drawing>
          <wp:anchor distT="0" distB="0" distL="114300" distR="114300" simplePos="0" relativeHeight="251661312" behindDoc="0" locked="0" layoutInCell="1" allowOverlap="1" wp14:anchorId="26E7108F" wp14:editId="097307E8">
            <wp:simplePos x="0" y="0"/>
            <wp:positionH relativeFrom="column">
              <wp:posOffset>4097655</wp:posOffset>
            </wp:positionH>
            <wp:positionV relativeFrom="paragraph">
              <wp:posOffset>-124460</wp:posOffset>
            </wp:positionV>
            <wp:extent cx="1627505" cy="982345"/>
            <wp:effectExtent l="0" t="0" r="0" b="8255"/>
            <wp:wrapNone/>
            <wp:docPr id="294" name="Picture 294" descr="Résultat de recherche d'images pour &quot;logo Rehazent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ésultat de recherche d'images pour &quot;logo Rehazenter&quo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27505" cy="98234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rPr>
        <w:drawing>
          <wp:anchor distT="0" distB="0" distL="114300" distR="114300" simplePos="0" relativeHeight="251659264" behindDoc="0" locked="0" layoutInCell="1" allowOverlap="1" wp14:anchorId="5DC11263" wp14:editId="52EB45F1">
            <wp:simplePos x="0" y="0"/>
            <wp:positionH relativeFrom="column">
              <wp:posOffset>268605</wp:posOffset>
            </wp:positionH>
            <wp:positionV relativeFrom="paragraph">
              <wp:posOffset>-480695</wp:posOffset>
            </wp:positionV>
            <wp:extent cx="1991360" cy="1405890"/>
            <wp:effectExtent l="0" t="0" r="0" b="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8px-Logo_ENIM.sv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91360" cy="1405890"/>
                    </a:xfrm>
                    <a:prstGeom prst="rect">
                      <a:avLst/>
                    </a:prstGeom>
                  </pic:spPr>
                </pic:pic>
              </a:graphicData>
            </a:graphic>
            <wp14:sizeRelH relativeFrom="page">
              <wp14:pctWidth>0</wp14:pctWidth>
            </wp14:sizeRelH>
            <wp14:sizeRelV relativeFrom="page">
              <wp14:pctHeight>0</wp14:pctHeight>
            </wp14:sizeRelV>
          </wp:anchor>
        </w:drawing>
      </w:r>
    </w:p>
    <w:p w:rsidR="00A62B70" w:rsidRDefault="00A62B70" w:rsidP="00AB26F2">
      <w:pPr>
        <w:jc w:val="center"/>
        <w:rPr>
          <w:sz w:val="48"/>
        </w:rPr>
      </w:pPr>
    </w:p>
    <w:p w:rsidR="00BE6E3D" w:rsidRDefault="00AB26F2" w:rsidP="00AB26F2">
      <w:pPr>
        <w:jc w:val="center"/>
        <w:rPr>
          <w:sz w:val="48"/>
        </w:rPr>
      </w:pPr>
      <w:r w:rsidRPr="00AB26F2">
        <w:rPr>
          <w:sz w:val="48"/>
        </w:rPr>
        <w:t>Optogait and Qualisys synchronization</w:t>
      </w:r>
    </w:p>
    <w:p w:rsidR="00BA3F33" w:rsidRDefault="00BA3F33" w:rsidP="00AB26F2">
      <w:pPr>
        <w:jc w:val="center"/>
        <w:rPr>
          <w:sz w:val="48"/>
        </w:rPr>
      </w:pPr>
    </w:p>
    <w:p w:rsidR="00A62B70" w:rsidRDefault="00A62B70" w:rsidP="00A62B70">
      <w:pPr>
        <w:jc w:val="center"/>
        <w:rPr>
          <w:sz w:val="24"/>
          <w:szCs w:val="24"/>
        </w:rPr>
      </w:pPr>
      <w:proofErr w:type="spellStart"/>
      <w:r>
        <w:rPr>
          <w:sz w:val="24"/>
          <w:szCs w:val="24"/>
        </w:rPr>
        <w:t>Florent</w:t>
      </w:r>
      <w:proofErr w:type="spellEnd"/>
      <w:r>
        <w:rPr>
          <w:sz w:val="24"/>
          <w:szCs w:val="24"/>
        </w:rPr>
        <w:t xml:space="preserve"> MOISSENET – Hugo VILLI</w:t>
      </w:r>
    </w:p>
    <w:p w:rsidR="00BA3F33" w:rsidRDefault="00BA3F33" w:rsidP="00A62B70">
      <w:pPr>
        <w:jc w:val="center"/>
        <w:rPr>
          <w:sz w:val="24"/>
        </w:rPr>
      </w:pPr>
    </w:p>
    <w:p w:rsidR="00A62B70" w:rsidRDefault="00A62B70" w:rsidP="00AB26F2">
      <w:pPr>
        <w:jc w:val="both"/>
        <w:rPr>
          <w:sz w:val="24"/>
        </w:rPr>
      </w:pPr>
      <w:r>
        <w:rPr>
          <w:noProof/>
        </w:rPr>
        <w:drawing>
          <wp:inline distT="0" distB="0" distL="0" distR="0" wp14:anchorId="277C3715" wp14:editId="6359D633">
            <wp:extent cx="5972810" cy="3204232"/>
            <wp:effectExtent l="0" t="0" r="889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3204232"/>
                    </a:xfrm>
                    <a:prstGeom prst="rect">
                      <a:avLst/>
                    </a:prstGeom>
                  </pic:spPr>
                </pic:pic>
              </a:graphicData>
            </a:graphic>
          </wp:inline>
        </w:drawing>
      </w:r>
    </w:p>
    <w:p w:rsidR="00BA3F33" w:rsidRDefault="00BA3F33">
      <w:pPr>
        <w:rPr>
          <w:sz w:val="24"/>
        </w:rPr>
      </w:pPr>
      <w:r>
        <w:rPr>
          <w:sz w:val="24"/>
        </w:rPr>
        <w:br w:type="page"/>
      </w:r>
    </w:p>
    <w:sdt>
      <w:sdtPr>
        <w:id w:val="797191451"/>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BA3F33" w:rsidRDefault="00BA3F33">
          <w:pPr>
            <w:pStyle w:val="TOCHeading"/>
          </w:pPr>
          <w:r>
            <w:t>Contents</w:t>
          </w:r>
        </w:p>
        <w:p w:rsidR="00CD1EBD" w:rsidRDefault="00BA3F33">
          <w:pPr>
            <w:pStyle w:val="TOC1"/>
            <w:tabs>
              <w:tab w:val="left" w:pos="440"/>
              <w:tab w:val="right" w:leader="dot" w:pos="9396"/>
            </w:tabs>
            <w:rPr>
              <w:rFonts w:eastAsiaTheme="minorEastAsia"/>
              <w:noProof/>
            </w:rPr>
          </w:pPr>
          <w:r>
            <w:fldChar w:fldCharType="begin"/>
          </w:r>
          <w:r>
            <w:instrText xml:space="preserve"> TOC \o "1-3" \h \z \u </w:instrText>
          </w:r>
          <w:r>
            <w:fldChar w:fldCharType="separate"/>
          </w:r>
          <w:hyperlink w:anchor="_Toc19709915" w:history="1">
            <w:r w:rsidR="00CD1EBD" w:rsidRPr="006531C1">
              <w:rPr>
                <w:rStyle w:val="Hyperlink"/>
                <w:b/>
                <w:noProof/>
              </w:rPr>
              <w:t>1.</w:t>
            </w:r>
            <w:r w:rsidR="00CD1EBD">
              <w:rPr>
                <w:rFonts w:eastAsiaTheme="minorEastAsia"/>
                <w:noProof/>
              </w:rPr>
              <w:tab/>
            </w:r>
            <w:r w:rsidR="00CD1EBD" w:rsidRPr="006531C1">
              <w:rPr>
                <w:rStyle w:val="Hyperlink"/>
                <w:b/>
                <w:noProof/>
                <w:lang w:val="fr-FR"/>
              </w:rPr>
              <w:t>Bibliographic</w:t>
            </w:r>
            <w:r w:rsidR="00CD1EBD" w:rsidRPr="006531C1">
              <w:rPr>
                <w:rStyle w:val="Hyperlink"/>
                <w:noProof/>
              </w:rPr>
              <w:t xml:space="preserve"> </w:t>
            </w:r>
            <w:r w:rsidR="00CD1EBD" w:rsidRPr="006531C1">
              <w:rPr>
                <w:rStyle w:val="Hyperlink"/>
                <w:b/>
                <w:noProof/>
                <w:lang w:val="fr-FR"/>
              </w:rPr>
              <w:t>study</w:t>
            </w:r>
            <w:r w:rsidR="00CD1EBD">
              <w:rPr>
                <w:noProof/>
                <w:webHidden/>
              </w:rPr>
              <w:tab/>
            </w:r>
            <w:r w:rsidR="00CD1EBD">
              <w:rPr>
                <w:noProof/>
                <w:webHidden/>
              </w:rPr>
              <w:fldChar w:fldCharType="begin"/>
            </w:r>
            <w:r w:rsidR="00CD1EBD">
              <w:rPr>
                <w:noProof/>
                <w:webHidden/>
              </w:rPr>
              <w:instrText xml:space="preserve"> PAGEREF _Toc19709915 \h </w:instrText>
            </w:r>
            <w:r w:rsidR="00CD1EBD">
              <w:rPr>
                <w:noProof/>
                <w:webHidden/>
              </w:rPr>
            </w:r>
            <w:r w:rsidR="00CD1EBD">
              <w:rPr>
                <w:noProof/>
                <w:webHidden/>
              </w:rPr>
              <w:fldChar w:fldCharType="separate"/>
            </w:r>
            <w:r w:rsidR="00CD1EBD">
              <w:rPr>
                <w:noProof/>
                <w:webHidden/>
              </w:rPr>
              <w:t>7</w:t>
            </w:r>
            <w:r w:rsidR="00CD1EBD">
              <w:rPr>
                <w:noProof/>
                <w:webHidden/>
              </w:rPr>
              <w:fldChar w:fldCharType="end"/>
            </w:r>
          </w:hyperlink>
        </w:p>
        <w:p w:rsidR="00CD1EBD" w:rsidRDefault="00CD1EBD" w:rsidP="002D07A1">
          <w:pPr>
            <w:pStyle w:val="TOC3"/>
            <w:tabs>
              <w:tab w:val="left" w:pos="1100"/>
              <w:tab w:val="right" w:leader="dot" w:pos="9396"/>
            </w:tabs>
            <w:ind w:left="0"/>
            <w:rPr>
              <w:rFonts w:eastAsiaTheme="minorEastAsia"/>
              <w:noProof/>
            </w:rPr>
          </w:pPr>
          <w:hyperlink w:anchor="_Toc19709916" w:history="1">
            <w:r w:rsidRPr="006531C1">
              <w:rPr>
                <w:rStyle w:val="Hyperlink"/>
                <w:b/>
                <w:noProof/>
              </w:rPr>
              <w:t>1.1.</w:t>
            </w:r>
            <w:r>
              <w:rPr>
                <w:rFonts w:eastAsiaTheme="minorEastAsia"/>
                <w:noProof/>
              </w:rPr>
              <w:tab/>
            </w:r>
            <w:r w:rsidRPr="006531C1">
              <w:rPr>
                <w:rStyle w:val="Hyperlink"/>
                <w:b/>
                <w:noProof/>
              </w:rPr>
              <w:t>Lienhard et al.: Validity of the Optogait photoelectric system for the assessment of spatiotemporal gait parameters</w:t>
            </w:r>
            <w:r>
              <w:rPr>
                <w:noProof/>
                <w:webHidden/>
              </w:rPr>
              <w:tab/>
            </w:r>
            <w:r>
              <w:rPr>
                <w:noProof/>
                <w:webHidden/>
              </w:rPr>
              <w:fldChar w:fldCharType="begin"/>
            </w:r>
            <w:r>
              <w:rPr>
                <w:noProof/>
                <w:webHidden/>
              </w:rPr>
              <w:instrText xml:space="preserve"> PAGEREF _Toc19709916 \h </w:instrText>
            </w:r>
            <w:r>
              <w:rPr>
                <w:noProof/>
                <w:webHidden/>
              </w:rPr>
            </w:r>
            <w:r>
              <w:rPr>
                <w:noProof/>
                <w:webHidden/>
              </w:rPr>
              <w:fldChar w:fldCharType="separate"/>
            </w:r>
            <w:r>
              <w:rPr>
                <w:noProof/>
                <w:webHidden/>
              </w:rPr>
              <w:t>7</w:t>
            </w:r>
            <w:r>
              <w:rPr>
                <w:noProof/>
                <w:webHidden/>
              </w:rPr>
              <w:fldChar w:fldCharType="end"/>
            </w:r>
          </w:hyperlink>
        </w:p>
        <w:p w:rsidR="00CD1EBD" w:rsidRDefault="00CD1EBD" w:rsidP="002D07A1">
          <w:pPr>
            <w:pStyle w:val="TOC3"/>
            <w:tabs>
              <w:tab w:val="left" w:pos="1100"/>
              <w:tab w:val="right" w:leader="dot" w:pos="9396"/>
            </w:tabs>
            <w:ind w:left="0"/>
            <w:rPr>
              <w:rFonts w:eastAsiaTheme="minorEastAsia"/>
              <w:noProof/>
            </w:rPr>
          </w:pPr>
          <w:hyperlink w:anchor="_Toc19709917" w:history="1">
            <w:r w:rsidRPr="006531C1">
              <w:rPr>
                <w:rStyle w:val="Hyperlink"/>
                <w:b/>
                <w:noProof/>
              </w:rPr>
              <w:t>1.2.</w:t>
            </w:r>
            <w:r>
              <w:rPr>
                <w:rFonts w:eastAsiaTheme="minorEastAsia"/>
                <w:noProof/>
              </w:rPr>
              <w:tab/>
            </w:r>
            <w:r w:rsidRPr="006531C1">
              <w:rPr>
                <w:rStyle w:val="Hyperlink"/>
                <w:b/>
                <w:noProof/>
              </w:rPr>
              <w:t>Lee et al. : Concurrent Validity and Test-retest Reliability of the OPTOGait Photoelectric Cell System for the Assessment of Spatio-temporal Parameters of the Gait of Young Adults</w:t>
            </w:r>
            <w:r>
              <w:rPr>
                <w:noProof/>
                <w:webHidden/>
              </w:rPr>
              <w:tab/>
            </w:r>
            <w:r>
              <w:rPr>
                <w:noProof/>
                <w:webHidden/>
              </w:rPr>
              <w:fldChar w:fldCharType="begin"/>
            </w:r>
            <w:r>
              <w:rPr>
                <w:noProof/>
                <w:webHidden/>
              </w:rPr>
              <w:instrText xml:space="preserve"> PAGEREF _Toc19709917 \h </w:instrText>
            </w:r>
            <w:r>
              <w:rPr>
                <w:noProof/>
                <w:webHidden/>
              </w:rPr>
            </w:r>
            <w:r>
              <w:rPr>
                <w:noProof/>
                <w:webHidden/>
              </w:rPr>
              <w:fldChar w:fldCharType="separate"/>
            </w:r>
            <w:r>
              <w:rPr>
                <w:noProof/>
                <w:webHidden/>
              </w:rPr>
              <w:t>8</w:t>
            </w:r>
            <w:r>
              <w:rPr>
                <w:noProof/>
                <w:webHidden/>
              </w:rPr>
              <w:fldChar w:fldCharType="end"/>
            </w:r>
          </w:hyperlink>
        </w:p>
        <w:p w:rsidR="00CD1EBD" w:rsidRDefault="00CD1EBD" w:rsidP="002D07A1">
          <w:pPr>
            <w:pStyle w:val="TOC3"/>
            <w:tabs>
              <w:tab w:val="left" w:pos="1100"/>
              <w:tab w:val="right" w:leader="dot" w:pos="9396"/>
            </w:tabs>
            <w:ind w:left="0"/>
            <w:rPr>
              <w:rFonts w:eastAsiaTheme="minorEastAsia"/>
              <w:noProof/>
            </w:rPr>
          </w:pPr>
          <w:hyperlink w:anchor="_Toc19709918" w:history="1">
            <w:r w:rsidRPr="006531C1">
              <w:rPr>
                <w:rStyle w:val="Hyperlink"/>
                <w:b/>
                <w:noProof/>
              </w:rPr>
              <w:t>1.3.</w:t>
            </w:r>
            <w:r>
              <w:rPr>
                <w:rFonts w:eastAsiaTheme="minorEastAsia"/>
                <w:noProof/>
              </w:rPr>
              <w:tab/>
            </w:r>
            <w:r w:rsidRPr="006531C1">
              <w:rPr>
                <w:rStyle w:val="Hyperlink"/>
                <w:b/>
                <w:noProof/>
              </w:rPr>
              <w:t>Shin et al. : Agreement between the spatio-temporal gait parameters from treadmill-based photoelectric cell and the instrumented treadmill system in healthy young adults and stroke patients</w:t>
            </w:r>
            <w:r>
              <w:rPr>
                <w:noProof/>
                <w:webHidden/>
              </w:rPr>
              <w:tab/>
            </w:r>
            <w:r>
              <w:rPr>
                <w:noProof/>
                <w:webHidden/>
              </w:rPr>
              <w:fldChar w:fldCharType="begin"/>
            </w:r>
            <w:r>
              <w:rPr>
                <w:noProof/>
                <w:webHidden/>
              </w:rPr>
              <w:instrText xml:space="preserve"> PAGEREF _Toc19709918 \h </w:instrText>
            </w:r>
            <w:r>
              <w:rPr>
                <w:noProof/>
                <w:webHidden/>
              </w:rPr>
            </w:r>
            <w:r>
              <w:rPr>
                <w:noProof/>
                <w:webHidden/>
              </w:rPr>
              <w:fldChar w:fldCharType="separate"/>
            </w:r>
            <w:r>
              <w:rPr>
                <w:noProof/>
                <w:webHidden/>
              </w:rPr>
              <w:t>8</w:t>
            </w:r>
            <w:r>
              <w:rPr>
                <w:noProof/>
                <w:webHidden/>
              </w:rPr>
              <w:fldChar w:fldCharType="end"/>
            </w:r>
          </w:hyperlink>
        </w:p>
        <w:p w:rsidR="00CD1EBD" w:rsidRDefault="00CD1EBD" w:rsidP="002D07A1">
          <w:pPr>
            <w:pStyle w:val="TOC3"/>
            <w:tabs>
              <w:tab w:val="left" w:pos="1100"/>
              <w:tab w:val="right" w:leader="dot" w:pos="9396"/>
            </w:tabs>
            <w:ind w:left="0"/>
            <w:rPr>
              <w:rFonts w:eastAsiaTheme="minorEastAsia"/>
              <w:noProof/>
            </w:rPr>
          </w:pPr>
          <w:hyperlink w:anchor="_Toc19709919" w:history="1">
            <w:r w:rsidRPr="006531C1">
              <w:rPr>
                <w:rStyle w:val="Hyperlink"/>
                <w:b/>
                <w:noProof/>
              </w:rPr>
              <w:t>1.4.</w:t>
            </w:r>
            <w:r>
              <w:rPr>
                <w:rFonts w:eastAsiaTheme="minorEastAsia"/>
                <w:noProof/>
              </w:rPr>
              <w:tab/>
            </w:r>
            <w:r w:rsidRPr="006531C1">
              <w:rPr>
                <w:rStyle w:val="Hyperlink"/>
                <w:b/>
                <w:noProof/>
              </w:rPr>
              <w:t>Gomez Bernal et al. : Reliability of the OptoGait portable photoelectric cell system for the quantification of spatial-temporal parameters of gait in young adults</w:t>
            </w:r>
            <w:r>
              <w:rPr>
                <w:noProof/>
                <w:webHidden/>
              </w:rPr>
              <w:tab/>
            </w:r>
            <w:r>
              <w:rPr>
                <w:noProof/>
                <w:webHidden/>
              </w:rPr>
              <w:fldChar w:fldCharType="begin"/>
            </w:r>
            <w:r>
              <w:rPr>
                <w:noProof/>
                <w:webHidden/>
              </w:rPr>
              <w:instrText xml:space="preserve"> PAGEREF _Toc19709919 \h </w:instrText>
            </w:r>
            <w:r>
              <w:rPr>
                <w:noProof/>
                <w:webHidden/>
              </w:rPr>
            </w:r>
            <w:r>
              <w:rPr>
                <w:noProof/>
                <w:webHidden/>
              </w:rPr>
              <w:fldChar w:fldCharType="separate"/>
            </w:r>
            <w:r>
              <w:rPr>
                <w:noProof/>
                <w:webHidden/>
              </w:rPr>
              <w:t>9</w:t>
            </w:r>
            <w:r>
              <w:rPr>
                <w:noProof/>
                <w:webHidden/>
              </w:rPr>
              <w:fldChar w:fldCharType="end"/>
            </w:r>
          </w:hyperlink>
        </w:p>
        <w:p w:rsidR="00CD1EBD" w:rsidRDefault="00CD1EBD" w:rsidP="002D07A1">
          <w:pPr>
            <w:pStyle w:val="TOC3"/>
            <w:tabs>
              <w:tab w:val="left" w:pos="1100"/>
              <w:tab w:val="right" w:leader="dot" w:pos="9396"/>
            </w:tabs>
            <w:ind w:left="0"/>
            <w:rPr>
              <w:rFonts w:eastAsiaTheme="minorEastAsia"/>
              <w:noProof/>
            </w:rPr>
          </w:pPr>
          <w:hyperlink w:anchor="_Toc19709920" w:history="1">
            <w:r w:rsidRPr="006531C1">
              <w:rPr>
                <w:rStyle w:val="Hyperlink"/>
                <w:b/>
                <w:noProof/>
              </w:rPr>
              <w:t>1.5.</w:t>
            </w:r>
            <w:r>
              <w:rPr>
                <w:rFonts w:eastAsiaTheme="minorEastAsia"/>
                <w:noProof/>
              </w:rPr>
              <w:tab/>
            </w:r>
            <w:r w:rsidRPr="006531C1">
              <w:rPr>
                <w:rStyle w:val="Hyperlink"/>
                <w:b/>
                <w:noProof/>
              </w:rPr>
              <w:t>Healy et al.: Agreement between the spatiotemporal gait parameters of healthy adults from the OptoGait© system and a traditional three dimensional motion capture system.</w:t>
            </w:r>
            <w:r>
              <w:rPr>
                <w:noProof/>
                <w:webHidden/>
              </w:rPr>
              <w:tab/>
            </w:r>
            <w:r>
              <w:rPr>
                <w:noProof/>
                <w:webHidden/>
              </w:rPr>
              <w:fldChar w:fldCharType="begin"/>
            </w:r>
            <w:r>
              <w:rPr>
                <w:noProof/>
                <w:webHidden/>
              </w:rPr>
              <w:instrText xml:space="preserve"> PAGEREF _Toc19709920 \h </w:instrText>
            </w:r>
            <w:r>
              <w:rPr>
                <w:noProof/>
                <w:webHidden/>
              </w:rPr>
            </w:r>
            <w:r>
              <w:rPr>
                <w:noProof/>
                <w:webHidden/>
              </w:rPr>
              <w:fldChar w:fldCharType="separate"/>
            </w:r>
            <w:r>
              <w:rPr>
                <w:noProof/>
                <w:webHidden/>
              </w:rPr>
              <w:t>9</w:t>
            </w:r>
            <w:r>
              <w:rPr>
                <w:noProof/>
                <w:webHidden/>
              </w:rPr>
              <w:fldChar w:fldCharType="end"/>
            </w:r>
          </w:hyperlink>
        </w:p>
        <w:p w:rsidR="00CD1EBD" w:rsidRDefault="00CD1EBD">
          <w:pPr>
            <w:pStyle w:val="TOC1"/>
            <w:tabs>
              <w:tab w:val="left" w:pos="440"/>
              <w:tab w:val="right" w:leader="dot" w:pos="9396"/>
            </w:tabs>
            <w:rPr>
              <w:rFonts w:eastAsiaTheme="minorEastAsia"/>
              <w:noProof/>
            </w:rPr>
          </w:pPr>
          <w:hyperlink w:anchor="_Toc19709921" w:history="1">
            <w:r w:rsidRPr="006531C1">
              <w:rPr>
                <w:rStyle w:val="Hyperlink"/>
                <w:b/>
                <w:noProof/>
              </w:rPr>
              <w:t>2.</w:t>
            </w:r>
            <w:r>
              <w:rPr>
                <w:rFonts w:eastAsiaTheme="minorEastAsia"/>
                <w:noProof/>
              </w:rPr>
              <w:tab/>
            </w:r>
            <w:r w:rsidRPr="006531C1">
              <w:rPr>
                <w:rStyle w:val="Hyperlink"/>
                <w:b/>
                <w:noProof/>
              </w:rPr>
              <w:t>Work and results</w:t>
            </w:r>
            <w:r>
              <w:rPr>
                <w:noProof/>
                <w:webHidden/>
              </w:rPr>
              <w:tab/>
            </w:r>
            <w:r>
              <w:rPr>
                <w:noProof/>
                <w:webHidden/>
              </w:rPr>
              <w:fldChar w:fldCharType="begin"/>
            </w:r>
            <w:r>
              <w:rPr>
                <w:noProof/>
                <w:webHidden/>
              </w:rPr>
              <w:instrText xml:space="preserve"> PAGEREF _Toc19709921 \h </w:instrText>
            </w:r>
            <w:r>
              <w:rPr>
                <w:noProof/>
                <w:webHidden/>
              </w:rPr>
            </w:r>
            <w:r>
              <w:rPr>
                <w:noProof/>
                <w:webHidden/>
              </w:rPr>
              <w:fldChar w:fldCharType="separate"/>
            </w:r>
            <w:r>
              <w:rPr>
                <w:noProof/>
                <w:webHidden/>
              </w:rPr>
              <w:t>10</w:t>
            </w:r>
            <w:r>
              <w:rPr>
                <w:noProof/>
                <w:webHidden/>
              </w:rPr>
              <w:fldChar w:fldCharType="end"/>
            </w:r>
          </w:hyperlink>
        </w:p>
        <w:p w:rsidR="00CD1EBD" w:rsidRDefault="00CD1EBD" w:rsidP="006E58F2">
          <w:pPr>
            <w:pStyle w:val="TOC3"/>
            <w:tabs>
              <w:tab w:val="left" w:pos="1100"/>
              <w:tab w:val="right" w:leader="dot" w:pos="9396"/>
            </w:tabs>
            <w:ind w:left="0"/>
            <w:rPr>
              <w:rFonts w:eastAsiaTheme="minorEastAsia"/>
              <w:noProof/>
            </w:rPr>
          </w:pPr>
          <w:hyperlink w:anchor="_Toc19709922" w:history="1">
            <w:r w:rsidRPr="006531C1">
              <w:rPr>
                <w:rStyle w:val="Hyperlink"/>
                <w:b/>
                <w:noProof/>
              </w:rPr>
              <w:t>2.1.</w:t>
            </w:r>
            <w:r>
              <w:rPr>
                <w:rFonts w:eastAsiaTheme="minorEastAsia"/>
                <w:noProof/>
              </w:rPr>
              <w:tab/>
            </w:r>
            <w:r w:rsidRPr="006531C1">
              <w:rPr>
                <w:rStyle w:val="Hyperlink"/>
                <w:b/>
                <w:noProof/>
              </w:rPr>
              <w:t>Retro-engineering</w:t>
            </w:r>
            <w:r>
              <w:rPr>
                <w:noProof/>
                <w:webHidden/>
              </w:rPr>
              <w:tab/>
            </w:r>
            <w:r>
              <w:rPr>
                <w:noProof/>
                <w:webHidden/>
              </w:rPr>
              <w:fldChar w:fldCharType="begin"/>
            </w:r>
            <w:r>
              <w:rPr>
                <w:noProof/>
                <w:webHidden/>
              </w:rPr>
              <w:instrText xml:space="preserve"> PAGEREF _Toc19709922 \h </w:instrText>
            </w:r>
            <w:r>
              <w:rPr>
                <w:noProof/>
                <w:webHidden/>
              </w:rPr>
            </w:r>
            <w:r>
              <w:rPr>
                <w:noProof/>
                <w:webHidden/>
              </w:rPr>
              <w:fldChar w:fldCharType="separate"/>
            </w:r>
            <w:r>
              <w:rPr>
                <w:noProof/>
                <w:webHidden/>
              </w:rPr>
              <w:t>11</w:t>
            </w:r>
            <w:r>
              <w:rPr>
                <w:noProof/>
                <w:webHidden/>
              </w:rPr>
              <w:fldChar w:fldCharType="end"/>
            </w:r>
          </w:hyperlink>
        </w:p>
        <w:p w:rsidR="00CD1EBD" w:rsidRDefault="00CD1EBD" w:rsidP="006E58F2">
          <w:pPr>
            <w:pStyle w:val="TOC3"/>
            <w:tabs>
              <w:tab w:val="left" w:pos="1100"/>
              <w:tab w:val="right" w:leader="dot" w:pos="9396"/>
            </w:tabs>
            <w:ind w:left="0"/>
            <w:rPr>
              <w:rFonts w:eastAsiaTheme="minorEastAsia"/>
              <w:noProof/>
            </w:rPr>
          </w:pPr>
          <w:hyperlink w:anchor="_Toc19709923" w:history="1">
            <w:r w:rsidRPr="006531C1">
              <w:rPr>
                <w:rStyle w:val="Hyperlink"/>
                <w:b/>
                <w:noProof/>
              </w:rPr>
              <w:t>2.2.</w:t>
            </w:r>
            <w:r>
              <w:rPr>
                <w:rFonts w:eastAsiaTheme="minorEastAsia"/>
                <w:noProof/>
              </w:rPr>
              <w:tab/>
            </w:r>
            <w:r w:rsidRPr="006531C1">
              <w:rPr>
                <w:rStyle w:val="Hyperlink"/>
                <w:b/>
                <w:noProof/>
              </w:rPr>
              <w:t>Infrared noise</w:t>
            </w:r>
            <w:r>
              <w:rPr>
                <w:noProof/>
                <w:webHidden/>
              </w:rPr>
              <w:tab/>
            </w:r>
            <w:r>
              <w:rPr>
                <w:noProof/>
                <w:webHidden/>
              </w:rPr>
              <w:fldChar w:fldCharType="begin"/>
            </w:r>
            <w:r>
              <w:rPr>
                <w:noProof/>
                <w:webHidden/>
              </w:rPr>
              <w:instrText xml:space="preserve"> PAGEREF _Toc19709923 \h </w:instrText>
            </w:r>
            <w:r>
              <w:rPr>
                <w:noProof/>
                <w:webHidden/>
              </w:rPr>
            </w:r>
            <w:r>
              <w:rPr>
                <w:noProof/>
                <w:webHidden/>
              </w:rPr>
              <w:fldChar w:fldCharType="separate"/>
            </w:r>
            <w:r>
              <w:rPr>
                <w:noProof/>
                <w:webHidden/>
              </w:rPr>
              <w:t>12</w:t>
            </w:r>
            <w:r>
              <w:rPr>
                <w:noProof/>
                <w:webHidden/>
              </w:rPr>
              <w:fldChar w:fldCharType="end"/>
            </w:r>
          </w:hyperlink>
        </w:p>
        <w:p w:rsidR="00CD1EBD" w:rsidRDefault="00CD1EBD" w:rsidP="006E58F2">
          <w:pPr>
            <w:pStyle w:val="TOC3"/>
            <w:tabs>
              <w:tab w:val="left" w:pos="1100"/>
              <w:tab w:val="right" w:leader="dot" w:pos="9396"/>
            </w:tabs>
            <w:ind w:left="0"/>
            <w:rPr>
              <w:rFonts w:eastAsiaTheme="minorEastAsia"/>
              <w:noProof/>
            </w:rPr>
          </w:pPr>
          <w:hyperlink w:anchor="_Toc19709924" w:history="1">
            <w:r w:rsidRPr="006531C1">
              <w:rPr>
                <w:rStyle w:val="Hyperlink"/>
                <w:b/>
                <w:noProof/>
              </w:rPr>
              <w:t>2.3.</w:t>
            </w:r>
            <w:r>
              <w:rPr>
                <w:rFonts w:eastAsiaTheme="minorEastAsia"/>
                <w:noProof/>
              </w:rPr>
              <w:tab/>
            </w:r>
            <w:r w:rsidRPr="006531C1">
              <w:rPr>
                <w:rStyle w:val="Hyperlink"/>
                <w:b/>
                <w:noProof/>
              </w:rPr>
              <w:t>Signal treatment</w:t>
            </w:r>
            <w:r>
              <w:rPr>
                <w:noProof/>
                <w:webHidden/>
              </w:rPr>
              <w:tab/>
            </w:r>
            <w:r>
              <w:rPr>
                <w:noProof/>
                <w:webHidden/>
              </w:rPr>
              <w:fldChar w:fldCharType="begin"/>
            </w:r>
            <w:r>
              <w:rPr>
                <w:noProof/>
                <w:webHidden/>
              </w:rPr>
              <w:instrText xml:space="preserve"> PAGEREF _Toc19709924 \h </w:instrText>
            </w:r>
            <w:r>
              <w:rPr>
                <w:noProof/>
                <w:webHidden/>
              </w:rPr>
            </w:r>
            <w:r>
              <w:rPr>
                <w:noProof/>
                <w:webHidden/>
              </w:rPr>
              <w:fldChar w:fldCharType="separate"/>
            </w:r>
            <w:r>
              <w:rPr>
                <w:noProof/>
                <w:webHidden/>
              </w:rPr>
              <w:t>12</w:t>
            </w:r>
            <w:r>
              <w:rPr>
                <w:noProof/>
                <w:webHidden/>
              </w:rPr>
              <w:fldChar w:fldCharType="end"/>
            </w:r>
          </w:hyperlink>
        </w:p>
        <w:p w:rsidR="00CD1EBD" w:rsidRDefault="00CD1EBD" w:rsidP="006E58F2">
          <w:pPr>
            <w:pStyle w:val="TOC3"/>
            <w:tabs>
              <w:tab w:val="left" w:pos="1100"/>
              <w:tab w:val="right" w:leader="dot" w:pos="9396"/>
            </w:tabs>
            <w:ind w:left="0"/>
            <w:rPr>
              <w:rFonts w:eastAsiaTheme="minorEastAsia"/>
              <w:noProof/>
            </w:rPr>
          </w:pPr>
          <w:hyperlink w:anchor="_Toc19709925" w:history="1">
            <w:r w:rsidRPr="006531C1">
              <w:rPr>
                <w:rStyle w:val="Hyperlink"/>
                <w:b/>
                <w:noProof/>
              </w:rPr>
              <w:t>2.4.</w:t>
            </w:r>
            <w:r>
              <w:rPr>
                <w:rFonts w:eastAsiaTheme="minorEastAsia"/>
                <w:noProof/>
              </w:rPr>
              <w:tab/>
            </w:r>
            <w:r w:rsidRPr="006531C1">
              <w:rPr>
                <w:rStyle w:val="Hyperlink"/>
                <w:b/>
                <w:noProof/>
              </w:rPr>
              <w:t>Synchronization</w:t>
            </w:r>
            <w:r>
              <w:rPr>
                <w:noProof/>
                <w:webHidden/>
              </w:rPr>
              <w:tab/>
            </w:r>
            <w:r>
              <w:rPr>
                <w:noProof/>
                <w:webHidden/>
              </w:rPr>
              <w:fldChar w:fldCharType="begin"/>
            </w:r>
            <w:r>
              <w:rPr>
                <w:noProof/>
                <w:webHidden/>
              </w:rPr>
              <w:instrText xml:space="preserve"> PAGEREF _Toc19709925 \h </w:instrText>
            </w:r>
            <w:r>
              <w:rPr>
                <w:noProof/>
                <w:webHidden/>
              </w:rPr>
            </w:r>
            <w:r>
              <w:rPr>
                <w:noProof/>
                <w:webHidden/>
              </w:rPr>
              <w:fldChar w:fldCharType="separate"/>
            </w:r>
            <w:r>
              <w:rPr>
                <w:noProof/>
                <w:webHidden/>
              </w:rPr>
              <w:t>14</w:t>
            </w:r>
            <w:r>
              <w:rPr>
                <w:noProof/>
                <w:webHidden/>
              </w:rPr>
              <w:fldChar w:fldCharType="end"/>
            </w:r>
          </w:hyperlink>
        </w:p>
        <w:p w:rsidR="00CD1EBD" w:rsidRDefault="00CD1EBD" w:rsidP="006E58F2">
          <w:pPr>
            <w:pStyle w:val="TOC3"/>
            <w:tabs>
              <w:tab w:val="left" w:pos="1320"/>
              <w:tab w:val="right" w:leader="dot" w:pos="9396"/>
            </w:tabs>
            <w:ind w:left="0"/>
            <w:rPr>
              <w:rFonts w:eastAsiaTheme="minorEastAsia"/>
              <w:noProof/>
            </w:rPr>
          </w:pPr>
          <w:hyperlink w:anchor="_Toc19709926" w:history="1">
            <w:r w:rsidRPr="006531C1">
              <w:rPr>
                <w:rStyle w:val="Hyperlink"/>
                <w:b/>
                <w:noProof/>
              </w:rPr>
              <w:t>2.4.1.</w:t>
            </w:r>
            <w:r>
              <w:rPr>
                <w:rFonts w:eastAsiaTheme="minorEastAsia"/>
                <w:noProof/>
              </w:rPr>
              <w:tab/>
            </w:r>
            <w:r w:rsidRPr="006531C1">
              <w:rPr>
                <w:rStyle w:val="Hyperlink"/>
                <w:b/>
                <w:noProof/>
              </w:rPr>
              <w:t>Basketball method</w:t>
            </w:r>
            <w:r>
              <w:rPr>
                <w:noProof/>
                <w:webHidden/>
              </w:rPr>
              <w:tab/>
            </w:r>
            <w:r>
              <w:rPr>
                <w:noProof/>
                <w:webHidden/>
              </w:rPr>
              <w:fldChar w:fldCharType="begin"/>
            </w:r>
            <w:r>
              <w:rPr>
                <w:noProof/>
                <w:webHidden/>
              </w:rPr>
              <w:instrText xml:space="preserve"> PAGEREF _Toc19709926 \h </w:instrText>
            </w:r>
            <w:r>
              <w:rPr>
                <w:noProof/>
                <w:webHidden/>
              </w:rPr>
            </w:r>
            <w:r>
              <w:rPr>
                <w:noProof/>
                <w:webHidden/>
              </w:rPr>
              <w:fldChar w:fldCharType="separate"/>
            </w:r>
            <w:r>
              <w:rPr>
                <w:noProof/>
                <w:webHidden/>
              </w:rPr>
              <w:t>14</w:t>
            </w:r>
            <w:r>
              <w:rPr>
                <w:noProof/>
                <w:webHidden/>
              </w:rPr>
              <w:fldChar w:fldCharType="end"/>
            </w:r>
          </w:hyperlink>
        </w:p>
        <w:p w:rsidR="00CD1EBD" w:rsidRDefault="00CD1EBD" w:rsidP="006E58F2">
          <w:pPr>
            <w:pStyle w:val="TOC3"/>
            <w:tabs>
              <w:tab w:val="left" w:pos="1320"/>
              <w:tab w:val="right" w:leader="dot" w:pos="9396"/>
            </w:tabs>
            <w:ind w:left="0"/>
            <w:rPr>
              <w:rFonts w:eastAsiaTheme="minorEastAsia"/>
              <w:noProof/>
            </w:rPr>
          </w:pPr>
          <w:hyperlink w:anchor="_Toc19709927" w:history="1">
            <w:r w:rsidRPr="006531C1">
              <w:rPr>
                <w:rStyle w:val="Hyperlink"/>
                <w:b/>
                <w:noProof/>
              </w:rPr>
              <w:t>2.4.2.</w:t>
            </w:r>
            <w:r>
              <w:rPr>
                <w:rFonts w:eastAsiaTheme="minorEastAsia"/>
                <w:noProof/>
              </w:rPr>
              <w:tab/>
            </w:r>
            <w:r w:rsidRPr="006531C1">
              <w:rPr>
                <w:rStyle w:val="Hyperlink"/>
                <w:b/>
                <w:noProof/>
              </w:rPr>
              <w:t>EMG output</w:t>
            </w:r>
            <w:r>
              <w:rPr>
                <w:noProof/>
                <w:webHidden/>
              </w:rPr>
              <w:tab/>
            </w:r>
            <w:r>
              <w:rPr>
                <w:noProof/>
                <w:webHidden/>
              </w:rPr>
              <w:fldChar w:fldCharType="begin"/>
            </w:r>
            <w:r>
              <w:rPr>
                <w:noProof/>
                <w:webHidden/>
              </w:rPr>
              <w:instrText xml:space="preserve"> PAGEREF _Toc19709927 \h </w:instrText>
            </w:r>
            <w:r>
              <w:rPr>
                <w:noProof/>
                <w:webHidden/>
              </w:rPr>
            </w:r>
            <w:r>
              <w:rPr>
                <w:noProof/>
                <w:webHidden/>
              </w:rPr>
              <w:fldChar w:fldCharType="separate"/>
            </w:r>
            <w:r>
              <w:rPr>
                <w:noProof/>
                <w:webHidden/>
              </w:rPr>
              <w:t>15</w:t>
            </w:r>
            <w:r>
              <w:rPr>
                <w:noProof/>
                <w:webHidden/>
              </w:rPr>
              <w:fldChar w:fldCharType="end"/>
            </w:r>
          </w:hyperlink>
        </w:p>
        <w:p w:rsidR="00CD1EBD" w:rsidRDefault="00CD1EBD" w:rsidP="006E58F2">
          <w:pPr>
            <w:pStyle w:val="TOC3"/>
            <w:tabs>
              <w:tab w:val="left" w:pos="1320"/>
              <w:tab w:val="right" w:leader="dot" w:pos="9396"/>
            </w:tabs>
            <w:ind w:left="0"/>
            <w:rPr>
              <w:rFonts w:eastAsiaTheme="minorEastAsia"/>
              <w:noProof/>
            </w:rPr>
          </w:pPr>
          <w:hyperlink w:anchor="_Toc19709928" w:history="1">
            <w:r w:rsidRPr="006531C1">
              <w:rPr>
                <w:rStyle w:val="Hyperlink"/>
                <w:b/>
                <w:noProof/>
              </w:rPr>
              <w:t>2.4.3.</w:t>
            </w:r>
            <w:r>
              <w:rPr>
                <w:rFonts w:eastAsiaTheme="minorEastAsia"/>
                <w:noProof/>
              </w:rPr>
              <w:tab/>
            </w:r>
            <w:r w:rsidRPr="006531C1">
              <w:rPr>
                <w:rStyle w:val="Hyperlink"/>
                <w:b/>
                <w:noProof/>
              </w:rPr>
              <w:t>External trigger</w:t>
            </w:r>
            <w:r>
              <w:rPr>
                <w:noProof/>
                <w:webHidden/>
              </w:rPr>
              <w:tab/>
            </w:r>
            <w:r>
              <w:rPr>
                <w:noProof/>
                <w:webHidden/>
              </w:rPr>
              <w:fldChar w:fldCharType="begin"/>
            </w:r>
            <w:r>
              <w:rPr>
                <w:noProof/>
                <w:webHidden/>
              </w:rPr>
              <w:instrText xml:space="preserve"> PAGEREF _Toc19709928 \h </w:instrText>
            </w:r>
            <w:r>
              <w:rPr>
                <w:noProof/>
                <w:webHidden/>
              </w:rPr>
            </w:r>
            <w:r>
              <w:rPr>
                <w:noProof/>
                <w:webHidden/>
              </w:rPr>
              <w:fldChar w:fldCharType="separate"/>
            </w:r>
            <w:r>
              <w:rPr>
                <w:noProof/>
                <w:webHidden/>
              </w:rPr>
              <w:t>15</w:t>
            </w:r>
            <w:r>
              <w:rPr>
                <w:noProof/>
                <w:webHidden/>
              </w:rPr>
              <w:fldChar w:fldCharType="end"/>
            </w:r>
          </w:hyperlink>
        </w:p>
        <w:p w:rsidR="00CD1EBD" w:rsidRDefault="00CD1EBD" w:rsidP="006E58F2">
          <w:pPr>
            <w:pStyle w:val="TOC3"/>
            <w:tabs>
              <w:tab w:val="left" w:pos="1320"/>
              <w:tab w:val="right" w:leader="dot" w:pos="9396"/>
            </w:tabs>
            <w:ind w:left="0"/>
            <w:rPr>
              <w:rFonts w:eastAsiaTheme="minorEastAsia"/>
              <w:noProof/>
            </w:rPr>
          </w:pPr>
          <w:hyperlink w:anchor="_Toc19709929" w:history="1">
            <w:r w:rsidRPr="006531C1">
              <w:rPr>
                <w:rStyle w:val="Hyperlink"/>
                <w:b/>
                <w:noProof/>
              </w:rPr>
              <w:t>2.4.4.</w:t>
            </w:r>
            <w:r>
              <w:rPr>
                <w:rFonts w:eastAsiaTheme="minorEastAsia"/>
                <w:noProof/>
              </w:rPr>
              <w:tab/>
            </w:r>
            <w:r w:rsidRPr="006531C1">
              <w:rPr>
                <w:rStyle w:val="Hyperlink"/>
                <w:b/>
                <w:noProof/>
              </w:rPr>
              <w:t>On/Off</w:t>
            </w:r>
            <w:r>
              <w:rPr>
                <w:noProof/>
                <w:webHidden/>
              </w:rPr>
              <w:tab/>
            </w:r>
            <w:r>
              <w:rPr>
                <w:noProof/>
                <w:webHidden/>
              </w:rPr>
              <w:fldChar w:fldCharType="begin"/>
            </w:r>
            <w:r>
              <w:rPr>
                <w:noProof/>
                <w:webHidden/>
              </w:rPr>
              <w:instrText xml:space="preserve"> PAGEREF _Toc19709929 \h </w:instrText>
            </w:r>
            <w:r>
              <w:rPr>
                <w:noProof/>
                <w:webHidden/>
              </w:rPr>
            </w:r>
            <w:r>
              <w:rPr>
                <w:noProof/>
                <w:webHidden/>
              </w:rPr>
              <w:fldChar w:fldCharType="separate"/>
            </w:r>
            <w:r>
              <w:rPr>
                <w:noProof/>
                <w:webHidden/>
              </w:rPr>
              <w:t>16</w:t>
            </w:r>
            <w:r>
              <w:rPr>
                <w:noProof/>
                <w:webHidden/>
              </w:rPr>
              <w:fldChar w:fldCharType="end"/>
            </w:r>
          </w:hyperlink>
        </w:p>
        <w:p w:rsidR="00CD1EBD" w:rsidRDefault="00CD1EBD">
          <w:pPr>
            <w:pStyle w:val="TOC1"/>
            <w:tabs>
              <w:tab w:val="left" w:pos="440"/>
              <w:tab w:val="right" w:leader="dot" w:pos="9396"/>
            </w:tabs>
            <w:rPr>
              <w:rFonts w:eastAsiaTheme="minorEastAsia"/>
              <w:noProof/>
            </w:rPr>
          </w:pPr>
          <w:hyperlink w:anchor="_Toc19709930" w:history="1">
            <w:r w:rsidRPr="006531C1">
              <w:rPr>
                <w:rStyle w:val="Hyperlink"/>
                <w:b/>
                <w:noProof/>
              </w:rPr>
              <w:t>3.</w:t>
            </w:r>
            <w:r>
              <w:rPr>
                <w:rFonts w:eastAsiaTheme="minorEastAsia"/>
                <w:noProof/>
              </w:rPr>
              <w:tab/>
            </w:r>
            <w:r w:rsidRPr="006531C1">
              <w:rPr>
                <w:rStyle w:val="Hyperlink"/>
                <w:b/>
                <w:noProof/>
              </w:rPr>
              <w:t>Arduino based solution</w:t>
            </w:r>
            <w:r>
              <w:rPr>
                <w:noProof/>
                <w:webHidden/>
              </w:rPr>
              <w:tab/>
            </w:r>
            <w:r>
              <w:rPr>
                <w:noProof/>
                <w:webHidden/>
              </w:rPr>
              <w:fldChar w:fldCharType="begin"/>
            </w:r>
            <w:r>
              <w:rPr>
                <w:noProof/>
                <w:webHidden/>
              </w:rPr>
              <w:instrText xml:space="preserve"> PAGEREF _Toc19709930 \h </w:instrText>
            </w:r>
            <w:r>
              <w:rPr>
                <w:noProof/>
                <w:webHidden/>
              </w:rPr>
            </w:r>
            <w:r>
              <w:rPr>
                <w:noProof/>
                <w:webHidden/>
              </w:rPr>
              <w:fldChar w:fldCharType="separate"/>
            </w:r>
            <w:r>
              <w:rPr>
                <w:noProof/>
                <w:webHidden/>
              </w:rPr>
              <w:t>17</w:t>
            </w:r>
            <w:r>
              <w:rPr>
                <w:noProof/>
                <w:webHidden/>
              </w:rPr>
              <w:fldChar w:fldCharType="end"/>
            </w:r>
          </w:hyperlink>
        </w:p>
        <w:p w:rsidR="00CD1EBD" w:rsidRDefault="00CD1EBD">
          <w:pPr>
            <w:pStyle w:val="TOC1"/>
            <w:tabs>
              <w:tab w:val="left" w:pos="660"/>
              <w:tab w:val="right" w:leader="dot" w:pos="9396"/>
            </w:tabs>
            <w:rPr>
              <w:rFonts w:eastAsiaTheme="minorEastAsia"/>
              <w:noProof/>
            </w:rPr>
          </w:pPr>
          <w:hyperlink w:anchor="_Toc19709931" w:history="1">
            <w:r w:rsidRPr="006531C1">
              <w:rPr>
                <w:rStyle w:val="Hyperlink"/>
                <w:b/>
                <w:noProof/>
              </w:rPr>
              <w:t>3.1.</w:t>
            </w:r>
            <w:r>
              <w:rPr>
                <w:rFonts w:eastAsiaTheme="minorEastAsia"/>
                <w:noProof/>
              </w:rPr>
              <w:tab/>
            </w:r>
            <w:r w:rsidRPr="006531C1">
              <w:rPr>
                <w:rStyle w:val="Hyperlink"/>
                <w:b/>
                <w:noProof/>
              </w:rPr>
              <w:t>Setup</w:t>
            </w:r>
            <w:r>
              <w:rPr>
                <w:noProof/>
                <w:webHidden/>
              </w:rPr>
              <w:tab/>
            </w:r>
            <w:r>
              <w:rPr>
                <w:noProof/>
                <w:webHidden/>
              </w:rPr>
              <w:fldChar w:fldCharType="begin"/>
            </w:r>
            <w:r>
              <w:rPr>
                <w:noProof/>
                <w:webHidden/>
              </w:rPr>
              <w:instrText xml:space="preserve"> PAGEREF _Toc19709931 \h </w:instrText>
            </w:r>
            <w:r>
              <w:rPr>
                <w:noProof/>
                <w:webHidden/>
              </w:rPr>
            </w:r>
            <w:r>
              <w:rPr>
                <w:noProof/>
                <w:webHidden/>
              </w:rPr>
              <w:fldChar w:fldCharType="separate"/>
            </w:r>
            <w:r>
              <w:rPr>
                <w:noProof/>
                <w:webHidden/>
              </w:rPr>
              <w:t>17</w:t>
            </w:r>
            <w:r>
              <w:rPr>
                <w:noProof/>
                <w:webHidden/>
              </w:rPr>
              <w:fldChar w:fldCharType="end"/>
            </w:r>
          </w:hyperlink>
        </w:p>
        <w:p w:rsidR="00CD1EBD" w:rsidRDefault="00CD1EBD" w:rsidP="00CD1EBD">
          <w:pPr>
            <w:pStyle w:val="TOC1"/>
            <w:tabs>
              <w:tab w:val="left" w:pos="880"/>
              <w:tab w:val="right" w:leader="dot" w:pos="9396"/>
            </w:tabs>
            <w:rPr>
              <w:rFonts w:eastAsiaTheme="minorEastAsia"/>
              <w:noProof/>
            </w:rPr>
          </w:pPr>
          <w:hyperlink w:anchor="_Toc19709932" w:history="1">
            <w:r w:rsidRPr="006531C1">
              <w:rPr>
                <w:rStyle w:val="Hyperlink"/>
                <w:b/>
                <w:noProof/>
              </w:rPr>
              <w:t>3.1.1.</w:t>
            </w:r>
            <w:r>
              <w:rPr>
                <w:rFonts w:eastAsiaTheme="minorEastAsia"/>
                <w:noProof/>
              </w:rPr>
              <w:tab/>
            </w:r>
            <w:r w:rsidRPr="006531C1">
              <w:rPr>
                <w:rStyle w:val="Hyperlink"/>
                <w:b/>
                <w:noProof/>
              </w:rPr>
              <w:t>Qualisys</w:t>
            </w:r>
            <w:r>
              <w:rPr>
                <w:noProof/>
                <w:webHidden/>
              </w:rPr>
              <w:tab/>
            </w:r>
            <w:r>
              <w:rPr>
                <w:noProof/>
                <w:webHidden/>
              </w:rPr>
              <w:fldChar w:fldCharType="begin"/>
            </w:r>
            <w:r>
              <w:rPr>
                <w:noProof/>
                <w:webHidden/>
              </w:rPr>
              <w:instrText xml:space="preserve"> PAGEREF _Toc19709932 \h </w:instrText>
            </w:r>
            <w:r>
              <w:rPr>
                <w:noProof/>
                <w:webHidden/>
              </w:rPr>
            </w:r>
            <w:r>
              <w:rPr>
                <w:noProof/>
                <w:webHidden/>
              </w:rPr>
              <w:fldChar w:fldCharType="separate"/>
            </w:r>
            <w:r>
              <w:rPr>
                <w:noProof/>
                <w:webHidden/>
              </w:rPr>
              <w:t>17</w:t>
            </w:r>
            <w:r>
              <w:rPr>
                <w:noProof/>
                <w:webHidden/>
              </w:rPr>
              <w:fldChar w:fldCharType="end"/>
            </w:r>
          </w:hyperlink>
        </w:p>
        <w:p w:rsidR="00CD1EBD" w:rsidRDefault="00CD1EBD" w:rsidP="00CD1EBD">
          <w:pPr>
            <w:pStyle w:val="TOC1"/>
            <w:tabs>
              <w:tab w:val="left" w:pos="880"/>
              <w:tab w:val="right" w:leader="dot" w:pos="9396"/>
            </w:tabs>
            <w:rPr>
              <w:rFonts w:eastAsiaTheme="minorEastAsia"/>
              <w:noProof/>
            </w:rPr>
          </w:pPr>
          <w:hyperlink w:anchor="_Toc19709935" w:history="1">
            <w:r w:rsidRPr="006531C1">
              <w:rPr>
                <w:rStyle w:val="Hyperlink"/>
                <w:b/>
                <w:noProof/>
              </w:rPr>
              <w:t>3.1.2.</w:t>
            </w:r>
            <w:r>
              <w:rPr>
                <w:rFonts w:eastAsiaTheme="minorEastAsia"/>
                <w:noProof/>
              </w:rPr>
              <w:tab/>
            </w:r>
            <w:r w:rsidRPr="006531C1">
              <w:rPr>
                <w:rStyle w:val="Hyperlink"/>
                <w:b/>
                <w:noProof/>
              </w:rPr>
              <w:t>Optogait</w:t>
            </w:r>
            <w:r>
              <w:rPr>
                <w:noProof/>
                <w:webHidden/>
              </w:rPr>
              <w:tab/>
            </w:r>
            <w:r>
              <w:rPr>
                <w:noProof/>
                <w:webHidden/>
              </w:rPr>
              <w:fldChar w:fldCharType="begin"/>
            </w:r>
            <w:r>
              <w:rPr>
                <w:noProof/>
                <w:webHidden/>
              </w:rPr>
              <w:instrText xml:space="preserve"> PAGEREF _Toc19709935 \h </w:instrText>
            </w:r>
            <w:r>
              <w:rPr>
                <w:noProof/>
                <w:webHidden/>
              </w:rPr>
            </w:r>
            <w:r>
              <w:rPr>
                <w:noProof/>
                <w:webHidden/>
              </w:rPr>
              <w:fldChar w:fldCharType="separate"/>
            </w:r>
            <w:r>
              <w:rPr>
                <w:noProof/>
                <w:webHidden/>
              </w:rPr>
              <w:t>17</w:t>
            </w:r>
            <w:r>
              <w:rPr>
                <w:noProof/>
                <w:webHidden/>
              </w:rPr>
              <w:fldChar w:fldCharType="end"/>
            </w:r>
          </w:hyperlink>
        </w:p>
        <w:p w:rsidR="00CD1EBD" w:rsidRDefault="00CD1EBD">
          <w:pPr>
            <w:pStyle w:val="TOC1"/>
            <w:tabs>
              <w:tab w:val="left" w:pos="660"/>
              <w:tab w:val="right" w:leader="dot" w:pos="9396"/>
            </w:tabs>
            <w:rPr>
              <w:rFonts w:eastAsiaTheme="minorEastAsia"/>
              <w:noProof/>
            </w:rPr>
          </w:pPr>
          <w:hyperlink w:anchor="_Toc19709938" w:history="1">
            <w:r w:rsidRPr="006531C1">
              <w:rPr>
                <w:rStyle w:val="Hyperlink"/>
                <w:b/>
                <w:noProof/>
              </w:rPr>
              <w:t>3.2.</w:t>
            </w:r>
            <w:r>
              <w:rPr>
                <w:rFonts w:eastAsiaTheme="minorEastAsia"/>
                <w:noProof/>
              </w:rPr>
              <w:tab/>
            </w:r>
            <w:r w:rsidRPr="006531C1">
              <w:rPr>
                <w:rStyle w:val="Hyperlink"/>
                <w:b/>
                <w:noProof/>
              </w:rPr>
              <w:t>Wiring and components</w:t>
            </w:r>
            <w:r>
              <w:rPr>
                <w:noProof/>
                <w:webHidden/>
              </w:rPr>
              <w:tab/>
            </w:r>
            <w:r>
              <w:rPr>
                <w:noProof/>
                <w:webHidden/>
              </w:rPr>
              <w:fldChar w:fldCharType="begin"/>
            </w:r>
            <w:r>
              <w:rPr>
                <w:noProof/>
                <w:webHidden/>
              </w:rPr>
              <w:instrText xml:space="preserve"> PAGEREF _Toc19709938 \h </w:instrText>
            </w:r>
            <w:r>
              <w:rPr>
                <w:noProof/>
                <w:webHidden/>
              </w:rPr>
            </w:r>
            <w:r>
              <w:rPr>
                <w:noProof/>
                <w:webHidden/>
              </w:rPr>
              <w:fldChar w:fldCharType="separate"/>
            </w:r>
            <w:r>
              <w:rPr>
                <w:noProof/>
                <w:webHidden/>
              </w:rPr>
              <w:t>18</w:t>
            </w:r>
            <w:r>
              <w:rPr>
                <w:noProof/>
                <w:webHidden/>
              </w:rPr>
              <w:fldChar w:fldCharType="end"/>
            </w:r>
          </w:hyperlink>
        </w:p>
        <w:p w:rsidR="00CD1EBD" w:rsidRDefault="00CD1EBD">
          <w:pPr>
            <w:pStyle w:val="TOC1"/>
            <w:tabs>
              <w:tab w:val="left" w:pos="660"/>
              <w:tab w:val="right" w:leader="dot" w:pos="9396"/>
            </w:tabs>
            <w:rPr>
              <w:rFonts w:eastAsiaTheme="minorEastAsia"/>
              <w:noProof/>
            </w:rPr>
          </w:pPr>
          <w:hyperlink w:anchor="_Toc19709946" w:history="1">
            <w:r w:rsidRPr="006531C1">
              <w:rPr>
                <w:rStyle w:val="Hyperlink"/>
                <w:b/>
                <w:noProof/>
              </w:rPr>
              <w:t>3.3.</w:t>
            </w:r>
            <w:r>
              <w:rPr>
                <w:rFonts w:eastAsiaTheme="minorEastAsia"/>
                <w:noProof/>
              </w:rPr>
              <w:tab/>
            </w:r>
            <w:r w:rsidRPr="006531C1">
              <w:rPr>
                <w:rStyle w:val="Hyperlink"/>
                <w:b/>
                <w:noProof/>
              </w:rPr>
              <w:t>Linked</w:t>
            </w:r>
            <w:r w:rsidRPr="006531C1">
              <w:rPr>
                <w:rStyle w:val="Hyperlink"/>
                <w:noProof/>
              </w:rPr>
              <w:t xml:space="preserve"> </w:t>
            </w:r>
            <w:r w:rsidRPr="006531C1">
              <w:rPr>
                <w:rStyle w:val="Hyperlink"/>
                <w:b/>
                <w:noProof/>
              </w:rPr>
              <w:t>Arduino</w:t>
            </w:r>
            <w:r w:rsidRPr="006531C1">
              <w:rPr>
                <w:rStyle w:val="Hyperlink"/>
                <w:noProof/>
              </w:rPr>
              <w:t xml:space="preserve"> </w:t>
            </w:r>
            <w:r w:rsidRPr="006531C1">
              <w:rPr>
                <w:rStyle w:val="Hyperlink"/>
                <w:b/>
                <w:noProof/>
              </w:rPr>
              <w:t>program</w:t>
            </w:r>
            <w:r>
              <w:rPr>
                <w:noProof/>
                <w:webHidden/>
              </w:rPr>
              <w:tab/>
            </w:r>
            <w:r>
              <w:rPr>
                <w:noProof/>
                <w:webHidden/>
              </w:rPr>
              <w:fldChar w:fldCharType="begin"/>
            </w:r>
            <w:r>
              <w:rPr>
                <w:noProof/>
                <w:webHidden/>
              </w:rPr>
              <w:instrText xml:space="preserve"> PAGEREF _Toc19709946 \h </w:instrText>
            </w:r>
            <w:r>
              <w:rPr>
                <w:noProof/>
                <w:webHidden/>
              </w:rPr>
            </w:r>
            <w:r>
              <w:rPr>
                <w:noProof/>
                <w:webHidden/>
              </w:rPr>
              <w:fldChar w:fldCharType="separate"/>
            </w:r>
            <w:r>
              <w:rPr>
                <w:noProof/>
                <w:webHidden/>
              </w:rPr>
              <w:t>19</w:t>
            </w:r>
            <w:r>
              <w:rPr>
                <w:noProof/>
                <w:webHidden/>
              </w:rPr>
              <w:fldChar w:fldCharType="end"/>
            </w:r>
          </w:hyperlink>
        </w:p>
        <w:p w:rsidR="00CD1EBD" w:rsidRDefault="00CD1EBD" w:rsidP="00CD1EBD">
          <w:pPr>
            <w:pStyle w:val="TOC3"/>
            <w:tabs>
              <w:tab w:val="left" w:pos="1100"/>
              <w:tab w:val="right" w:leader="dot" w:pos="9396"/>
            </w:tabs>
            <w:ind w:left="0"/>
            <w:rPr>
              <w:rFonts w:eastAsiaTheme="minorEastAsia"/>
              <w:noProof/>
            </w:rPr>
          </w:pPr>
          <w:hyperlink w:anchor="_Toc19709958" w:history="1">
            <w:r w:rsidRPr="006531C1">
              <w:rPr>
                <w:rStyle w:val="Hyperlink"/>
                <w:b/>
                <w:noProof/>
              </w:rPr>
              <w:t>3.4.</w:t>
            </w:r>
            <w:r>
              <w:rPr>
                <w:rFonts w:eastAsiaTheme="minorEastAsia"/>
                <w:noProof/>
              </w:rPr>
              <w:tab/>
            </w:r>
            <w:r w:rsidRPr="006531C1">
              <w:rPr>
                <w:rStyle w:val="Hyperlink"/>
                <w:b/>
                <w:noProof/>
              </w:rPr>
              <w:t>Data acquisition</w:t>
            </w:r>
            <w:r>
              <w:rPr>
                <w:noProof/>
                <w:webHidden/>
              </w:rPr>
              <w:tab/>
            </w:r>
            <w:r>
              <w:rPr>
                <w:noProof/>
                <w:webHidden/>
              </w:rPr>
              <w:fldChar w:fldCharType="begin"/>
            </w:r>
            <w:r>
              <w:rPr>
                <w:noProof/>
                <w:webHidden/>
              </w:rPr>
              <w:instrText xml:space="preserve"> PAGEREF _Toc19709958 \h </w:instrText>
            </w:r>
            <w:r>
              <w:rPr>
                <w:noProof/>
                <w:webHidden/>
              </w:rPr>
            </w:r>
            <w:r>
              <w:rPr>
                <w:noProof/>
                <w:webHidden/>
              </w:rPr>
              <w:fldChar w:fldCharType="separate"/>
            </w:r>
            <w:r>
              <w:rPr>
                <w:noProof/>
                <w:webHidden/>
              </w:rPr>
              <w:t>22</w:t>
            </w:r>
            <w:r>
              <w:rPr>
                <w:noProof/>
                <w:webHidden/>
              </w:rPr>
              <w:fldChar w:fldCharType="end"/>
            </w:r>
          </w:hyperlink>
        </w:p>
        <w:p w:rsidR="00CD1EBD" w:rsidRDefault="00CD1EBD" w:rsidP="00CD1EBD">
          <w:pPr>
            <w:pStyle w:val="TOC3"/>
            <w:tabs>
              <w:tab w:val="left" w:pos="1320"/>
              <w:tab w:val="right" w:leader="dot" w:pos="9396"/>
            </w:tabs>
            <w:ind w:left="0"/>
            <w:rPr>
              <w:rFonts w:eastAsiaTheme="minorEastAsia"/>
              <w:noProof/>
            </w:rPr>
          </w:pPr>
          <w:hyperlink w:anchor="_Toc19709959" w:history="1">
            <w:r w:rsidRPr="006531C1">
              <w:rPr>
                <w:rStyle w:val="Hyperlink"/>
                <w:b/>
                <w:noProof/>
              </w:rPr>
              <w:t>3.4.1.</w:t>
            </w:r>
            <w:r>
              <w:rPr>
                <w:rFonts w:eastAsiaTheme="minorEastAsia"/>
                <w:noProof/>
              </w:rPr>
              <w:tab/>
            </w:r>
            <w:r w:rsidRPr="006531C1">
              <w:rPr>
                <w:rStyle w:val="Hyperlink"/>
                <w:b/>
                <w:noProof/>
              </w:rPr>
              <w:t>Results</w:t>
            </w:r>
            <w:r>
              <w:rPr>
                <w:noProof/>
                <w:webHidden/>
              </w:rPr>
              <w:tab/>
            </w:r>
            <w:r>
              <w:rPr>
                <w:noProof/>
                <w:webHidden/>
              </w:rPr>
              <w:fldChar w:fldCharType="begin"/>
            </w:r>
            <w:r>
              <w:rPr>
                <w:noProof/>
                <w:webHidden/>
              </w:rPr>
              <w:instrText xml:space="preserve"> PAGEREF _Toc19709959 \h </w:instrText>
            </w:r>
            <w:r>
              <w:rPr>
                <w:noProof/>
                <w:webHidden/>
              </w:rPr>
            </w:r>
            <w:r>
              <w:rPr>
                <w:noProof/>
                <w:webHidden/>
              </w:rPr>
              <w:fldChar w:fldCharType="separate"/>
            </w:r>
            <w:r>
              <w:rPr>
                <w:noProof/>
                <w:webHidden/>
              </w:rPr>
              <w:t>23</w:t>
            </w:r>
            <w:r>
              <w:rPr>
                <w:noProof/>
                <w:webHidden/>
              </w:rPr>
              <w:fldChar w:fldCharType="end"/>
            </w:r>
          </w:hyperlink>
        </w:p>
        <w:p w:rsidR="00CD1EBD" w:rsidRDefault="00CD1EBD" w:rsidP="00CD1EBD">
          <w:pPr>
            <w:pStyle w:val="TOC3"/>
            <w:tabs>
              <w:tab w:val="left" w:pos="1540"/>
              <w:tab w:val="right" w:leader="dot" w:pos="9396"/>
            </w:tabs>
            <w:ind w:left="0"/>
            <w:rPr>
              <w:rFonts w:eastAsiaTheme="minorEastAsia"/>
              <w:noProof/>
            </w:rPr>
          </w:pPr>
          <w:hyperlink w:anchor="_Toc19709960" w:history="1">
            <w:r w:rsidRPr="006531C1">
              <w:rPr>
                <w:rStyle w:val="Hyperlink"/>
                <w:b/>
                <w:noProof/>
              </w:rPr>
              <w:t>3.4.1.1.</w:t>
            </w:r>
            <w:r>
              <w:rPr>
                <w:rFonts w:eastAsiaTheme="minorEastAsia"/>
                <w:noProof/>
              </w:rPr>
              <w:tab/>
            </w:r>
            <w:r w:rsidRPr="006531C1">
              <w:rPr>
                <w:rStyle w:val="Hyperlink"/>
                <w:b/>
                <w:noProof/>
              </w:rPr>
              <w:t>Synchronization</w:t>
            </w:r>
            <w:r>
              <w:rPr>
                <w:noProof/>
                <w:webHidden/>
              </w:rPr>
              <w:tab/>
            </w:r>
            <w:r>
              <w:rPr>
                <w:noProof/>
                <w:webHidden/>
              </w:rPr>
              <w:fldChar w:fldCharType="begin"/>
            </w:r>
            <w:r>
              <w:rPr>
                <w:noProof/>
                <w:webHidden/>
              </w:rPr>
              <w:instrText xml:space="preserve"> PAGEREF _Toc19709960 \h </w:instrText>
            </w:r>
            <w:r>
              <w:rPr>
                <w:noProof/>
                <w:webHidden/>
              </w:rPr>
            </w:r>
            <w:r>
              <w:rPr>
                <w:noProof/>
                <w:webHidden/>
              </w:rPr>
              <w:fldChar w:fldCharType="separate"/>
            </w:r>
            <w:r>
              <w:rPr>
                <w:noProof/>
                <w:webHidden/>
              </w:rPr>
              <w:t>23</w:t>
            </w:r>
            <w:r>
              <w:rPr>
                <w:noProof/>
                <w:webHidden/>
              </w:rPr>
              <w:fldChar w:fldCharType="end"/>
            </w:r>
          </w:hyperlink>
        </w:p>
        <w:p w:rsidR="00CD1EBD" w:rsidRDefault="00CD1EBD" w:rsidP="00CD1EBD">
          <w:pPr>
            <w:pStyle w:val="TOC3"/>
            <w:tabs>
              <w:tab w:val="left" w:pos="1540"/>
              <w:tab w:val="right" w:leader="dot" w:pos="9396"/>
            </w:tabs>
            <w:ind w:left="0"/>
            <w:rPr>
              <w:rFonts w:eastAsiaTheme="minorEastAsia"/>
              <w:noProof/>
            </w:rPr>
          </w:pPr>
          <w:hyperlink w:anchor="_Toc19709961" w:history="1">
            <w:r w:rsidRPr="006531C1">
              <w:rPr>
                <w:rStyle w:val="Hyperlink"/>
                <w:b/>
                <w:noProof/>
              </w:rPr>
              <w:t>3.4.1.2.</w:t>
            </w:r>
            <w:r>
              <w:rPr>
                <w:rFonts w:eastAsiaTheme="minorEastAsia"/>
                <w:noProof/>
              </w:rPr>
              <w:tab/>
            </w:r>
            <w:r w:rsidRPr="006531C1">
              <w:rPr>
                <w:rStyle w:val="Hyperlink"/>
                <w:b/>
                <w:noProof/>
              </w:rPr>
              <w:t>Event timing</w:t>
            </w:r>
            <w:r>
              <w:rPr>
                <w:noProof/>
                <w:webHidden/>
              </w:rPr>
              <w:tab/>
            </w:r>
            <w:r>
              <w:rPr>
                <w:noProof/>
                <w:webHidden/>
              </w:rPr>
              <w:fldChar w:fldCharType="begin"/>
            </w:r>
            <w:r>
              <w:rPr>
                <w:noProof/>
                <w:webHidden/>
              </w:rPr>
              <w:instrText xml:space="preserve"> PAGEREF _Toc19709961 \h </w:instrText>
            </w:r>
            <w:r>
              <w:rPr>
                <w:noProof/>
                <w:webHidden/>
              </w:rPr>
            </w:r>
            <w:r>
              <w:rPr>
                <w:noProof/>
                <w:webHidden/>
              </w:rPr>
              <w:fldChar w:fldCharType="separate"/>
            </w:r>
            <w:r>
              <w:rPr>
                <w:noProof/>
                <w:webHidden/>
              </w:rPr>
              <w:t>24</w:t>
            </w:r>
            <w:r>
              <w:rPr>
                <w:noProof/>
                <w:webHidden/>
              </w:rPr>
              <w:fldChar w:fldCharType="end"/>
            </w:r>
          </w:hyperlink>
        </w:p>
        <w:p w:rsidR="00CD1EBD" w:rsidRDefault="00CD1EBD" w:rsidP="00CD1EBD">
          <w:pPr>
            <w:pStyle w:val="TOC3"/>
            <w:tabs>
              <w:tab w:val="left" w:pos="1320"/>
              <w:tab w:val="right" w:leader="dot" w:pos="9396"/>
            </w:tabs>
            <w:ind w:left="0"/>
            <w:rPr>
              <w:rFonts w:eastAsiaTheme="minorEastAsia"/>
              <w:noProof/>
            </w:rPr>
          </w:pPr>
          <w:hyperlink w:anchor="_Toc19709962" w:history="1">
            <w:r w:rsidRPr="006531C1">
              <w:rPr>
                <w:rStyle w:val="Hyperlink"/>
                <w:b/>
                <w:noProof/>
              </w:rPr>
              <w:t>3.4.2.</w:t>
            </w:r>
            <w:r>
              <w:rPr>
                <w:rFonts w:eastAsiaTheme="minorEastAsia"/>
                <w:noProof/>
              </w:rPr>
              <w:tab/>
            </w:r>
            <w:r w:rsidRPr="006531C1">
              <w:rPr>
                <w:rStyle w:val="Hyperlink"/>
                <w:b/>
                <w:noProof/>
              </w:rPr>
              <w:t>Discussions and conclusions</w:t>
            </w:r>
            <w:r>
              <w:rPr>
                <w:noProof/>
                <w:webHidden/>
              </w:rPr>
              <w:tab/>
            </w:r>
            <w:r>
              <w:rPr>
                <w:noProof/>
                <w:webHidden/>
              </w:rPr>
              <w:fldChar w:fldCharType="begin"/>
            </w:r>
            <w:r>
              <w:rPr>
                <w:noProof/>
                <w:webHidden/>
              </w:rPr>
              <w:instrText xml:space="preserve"> PAGEREF _Toc19709962 \h </w:instrText>
            </w:r>
            <w:r>
              <w:rPr>
                <w:noProof/>
                <w:webHidden/>
              </w:rPr>
            </w:r>
            <w:r>
              <w:rPr>
                <w:noProof/>
                <w:webHidden/>
              </w:rPr>
              <w:fldChar w:fldCharType="separate"/>
            </w:r>
            <w:r>
              <w:rPr>
                <w:noProof/>
                <w:webHidden/>
              </w:rPr>
              <w:t>25</w:t>
            </w:r>
            <w:r>
              <w:rPr>
                <w:noProof/>
                <w:webHidden/>
              </w:rPr>
              <w:fldChar w:fldCharType="end"/>
            </w:r>
          </w:hyperlink>
        </w:p>
        <w:p w:rsidR="00BA3F33" w:rsidRDefault="00BA3F33">
          <w:r>
            <w:rPr>
              <w:b/>
              <w:bCs/>
              <w:noProof/>
            </w:rPr>
            <w:lastRenderedPageBreak/>
            <w:fldChar w:fldCharType="end"/>
          </w:r>
        </w:p>
      </w:sdtContent>
    </w:sdt>
    <w:p w:rsidR="00A62B70" w:rsidRPr="00FF30C8" w:rsidRDefault="00FF30C8" w:rsidP="00AB26F2">
      <w:pPr>
        <w:jc w:val="both"/>
        <w:rPr>
          <w:b/>
          <w:sz w:val="32"/>
          <w:szCs w:val="32"/>
        </w:rPr>
      </w:pPr>
      <w:r w:rsidRPr="00FF30C8">
        <w:rPr>
          <w:b/>
          <w:sz w:val="32"/>
          <w:szCs w:val="32"/>
        </w:rPr>
        <w:t>Introduction</w:t>
      </w:r>
    </w:p>
    <w:p w:rsidR="00AB26F2" w:rsidRDefault="00AB26F2" w:rsidP="00AB26F2">
      <w:pPr>
        <w:jc w:val="both"/>
        <w:rPr>
          <w:sz w:val="24"/>
        </w:rPr>
      </w:pPr>
      <w:r w:rsidRPr="00AB26F2">
        <w:rPr>
          <w:sz w:val="24"/>
        </w:rPr>
        <w:t>The aim of this file is to present the metho</w:t>
      </w:r>
      <w:r>
        <w:rPr>
          <w:sz w:val="24"/>
        </w:rPr>
        <w:t>do</w:t>
      </w:r>
      <w:r w:rsidRPr="00AB26F2">
        <w:rPr>
          <w:sz w:val="24"/>
        </w:rPr>
        <w:t xml:space="preserve">logy used </w:t>
      </w:r>
      <w:r>
        <w:rPr>
          <w:sz w:val="24"/>
        </w:rPr>
        <w:t xml:space="preserve">to synchronize the systems and how this synchronization was used to put the information in common. It will also </w:t>
      </w:r>
      <w:r w:rsidR="00342C76">
        <w:rPr>
          <w:sz w:val="24"/>
        </w:rPr>
        <w:t>present</w:t>
      </w:r>
      <w:r>
        <w:rPr>
          <w:sz w:val="24"/>
        </w:rPr>
        <w:t xml:space="preserve"> the timing errors remaining af</w:t>
      </w:r>
      <w:bookmarkStart w:id="0" w:name="_GoBack"/>
      <w:bookmarkEnd w:id="0"/>
      <w:r>
        <w:rPr>
          <w:sz w:val="24"/>
        </w:rPr>
        <w:t>ter the synchronization and the effectiveness in the timing of event</w:t>
      </w:r>
      <w:r w:rsidR="0055607D">
        <w:rPr>
          <w:sz w:val="24"/>
        </w:rPr>
        <w:t>s</w:t>
      </w:r>
      <w:r>
        <w:rPr>
          <w:sz w:val="24"/>
        </w:rPr>
        <w:t xml:space="preserve"> in healthy and pathological gaits. </w:t>
      </w:r>
    </w:p>
    <w:p w:rsidR="0055607D" w:rsidRPr="0055607D" w:rsidRDefault="0055607D" w:rsidP="0055607D">
      <w:pPr>
        <w:pStyle w:val="ListParagraph"/>
        <w:numPr>
          <w:ilvl w:val="0"/>
          <w:numId w:val="1"/>
        </w:numPr>
        <w:jc w:val="both"/>
        <w:outlineLvl w:val="0"/>
      </w:pPr>
      <w:bookmarkStart w:id="1" w:name="_Toc12383555"/>
      <w:bookmarkStart w:id="2" w:name="_Toc19709915"/>
      <w:proofErr w:type="spellStart"/>
      <w:r w:rsidRPr="00BB1E82">
        <w:rPr>
          <w:b/>
          <w:sz w:val="32"/>
          <w:lang w:val="fr-FR"/>
        </w:rPr>
        <w:t>Bibliographic</w:t>
      </w:r>
      <w:proofErr w:type="spellEnd"/>
      <w:r w:rsidRPr="00824E5B">
        <w:t xml:space="preserve"> </w:t>
      </w:r>
      <w:proofErr w:type="spellStart"/>
      <w:r w:rsidRPr="00BB1E82">
        <w:rPr>
          <w:b/>
          <w:sz w:val="32"/>
          <w:lang w:val="fr-FR"/>
        </w:rPr>
        <w:t>study</w:t>
      </w:r>
      <w:bookmarkEnd w:id="1"/>
      <w:bookmarkEnd w:id="2"/>
      <w:proofErr w:type="spellEnd"/>
    </w:p>
    <w:p w:rsidR="0055607D" w:rsidRDefault="0055607D" w:rsidP="0055607D">
      <w:pPr>
        <w:jc w:val="both"/>
      </w:pPr>
      <w:r>
        <w:t>Before trying to use the Optogait for event detection, its validity for clinical and research purpose needed to be assessed.</w:t>
      </w:r>
    </w:p>
    <w:p w:rsidR="0055607D" w:rsidRPr="00472C06" w:rsidRDefault="0055607D" w:rsidP="0055607D">
      <w:pPr>
        <w:pStyle w:val="ListParagraph"/>
        <w:numPr>
          <w:ilvl w:val="1"/>
          <w:numId w:val="1"/>
        </w:numPr>
        <w:jc w:val="both"/>
        <w:outlineLvl w:val="2"/>
        <w:rPr>
          <w:b/>
          <w:sz w:val="24"/>
          <w:szCs w:val="24"/>
        </w:rPr>
      </w:pPr>
      <w:bookmarkStart w:id="3" w:name="_Toc12383557"/>
      <w:bookmarkStart w:id="4" w:name="_Toc19709916"/>
      <w:proofErr w:type="spellStart"/>
      <w:r w:rsidRPr="00472C06">
        <w:rPr>
          <w:b/>
          <w:sz w:val="24"/>
          <w:szCs w:val="24"/>
        </w:rPr>
        <w:t>Lienhard</w:t>
      </w:r>
      <w:proofErr w:type="spellEnd"/>
      <w:r w:rsidRPr="00472C06">
        <w:rPr>
          <w:b/>
          <w:sz w:val="24"/>
          <w:szCs w:val="24"/>
        </w:rPr>
        <w:t xml:space="preserve"> et al.: Validity of the Optogait photoelectric system for the assessment of spatiotemporal gait parameters</w:t>
      </w:r>
      <w:bookmarkEnd w:id="3"/>
      <w:bookmarkEnd w:id="4"/>
    </w:p>
    <w:p w:rsidR="0055607D" w:rsidRDefault="0055607D" w:rsidP="0055607D">
      <w:pPr>
        <w:jc w:val="both"/>
      </w:pPr>
      <w:r>
        <w:t xml:space="preserve">In this publication </w:t>
      </w:r>
      <w:r>
        <w:fldChar w:fldCharType="begin"/>
      </w:r>
      <w:r>
        <w:instrText xml:space="preserve"> ADDIN ZOTERO_ITEM CSL_CITATION {"citationID":"t3O9gaZO","properties":{"formattedCitation":"[1]","plainCitation":"[1]","noteIndex":0},"citationItems":[{"id":133,"uris":["http://zotero.org/users/local/78D1YunE/items/HGN59HJT"],"uri":["http://zotero.org/users/local/78D1YunE/items/HGN59HJT"],"itemData":{"id":133,"type":"article-journal","title":"Validity of the Optogait photoelectric system for the assessment of spatiotemporal gait parameters","container-title":"Medical Engineering &amp; Physics","page":"500-504","volume":"35","issue":"4","source":"Crossref","abstract":"The purpose of this study was to evaluate the discriminant and concurrent (criterion-related) validity of a recently introduced ﬂoor-based photocell system (Optogait, Microgate, Bolzano, Italy) with a validated electronic walkway for the assessment of spatiotemporal gait parameters. Fifteen patients (mean age ± standard deviation: 65 ± 7 years) with total knee arthroplasty and 15 healthy matched control subjects were asked to walk at different velocities while gait variables were recorded simultaneously by the two instruments. The Optogait and the criterion instrument detected the same differences in walking parameters between patients and controls. Intraclass correlation coefﬁcients ranged between 0.933 (swing time) and 0.999 (cycle time, cadence and walking speed). Cycle time and stance time were signiﬁcantly longer, while swing time, step length, cadence and walking speed were signiﬁcantly lower for Optogait (p &lt; 0.001) compared to the criterion instrument. The Optogait system demonstrated high discriminant and concurrent validity with an electronic walkway for the assessment of spatiotemporal gait parameters in orthopedic patients and healthy controls. However, the two measuring instruments cannot be used interchangeably for quantitative gait analysis, and further validation of ﬂoor-based photocell technology is warranted.","DOI":"10.1016/j.medengphy.2012.06.015","ISSN":"13504533","language":"en","author":[{"family":"Lienhard","given":"Karin"},{"family":"Schneider","given":"David"},{"family":"Maffiuletti","given":"Nicola A."}],"issued":{"date-parts":[["2013",4]]}}}],"schema":"https://github.com/citation-style-language/schema/raw/master/csl-citation.json"} </w:instrText>
      </w:r>
      <w:r>
        <w:fldChar w:fldCharType="separate"/>
      </w:r>
      <w:r w:rsidRPr="0055607D">
        <w:rPr>
          <w:rFonts w:ascii="Calibri" w:hAnsi="Calibri" w:cs="Calibri"/>
        </w:rPr>
        <w:t>[1]</w:t>
      </w:r>
      <w:r>
        <w:fldChar w:fldCharType="end"/>
      </w:r>
      <w:r>
        <w:t xml:space="preserve"> the validity of the Optogait was tested against an already validated electronic walkway, Gaitrite (CIR System Inc., Clifton, NJ, USA). To test the Optogait, 15 patients who had undergone unilateral total knee </w:t>
      </w:r>
      <w:proofErr w:type="spellStart"/>
      <w:r>
        <w:t>arthroplasty</w:t>
      </w:r>
      <w:proofErr w:type="spellEnd"/>
      <w:r>
        <w:t xml:space="preserve"> and 15 healthy patients walked at three different self-selected speeds (slow, normal and fast) along a 10m walkway. This walkway was instrumented with an Optogait system constituted by nine transmitting and nine receiving bars. The Gaitrite electronic mat contains a network of 13mm pressure sensors arranged over an area of 7.3m*0.6m. The total length and width of the mat was 8.4m*0.6m. The data was sampled at 80 Hz. A total of six parameters were used to assess the validity of the Optogait: walking speed, cadence, cycle time, stance time, swing time and step length. </w:t>
      </w:r>
    </w:p>
    <w:p w:rsidR="0055607D" w:rsidRDefault="0055607D" w:rsidP="0055607D">
      <w:pPr>
        <w:jc w:val="both"/>
      </w:pPr>
      <w:r>
        <w:t xml:space="preserve">All the variables used showed a high concurrent validity, with interclass correlation coefficient (ICC) from 0.933 to 0.999. The cycle time, the cadence and the walking speed reported the highest correlation, with an ICC of 0.999. Still systematic biases were observed: the cycle time and stance time were longer for Optogait than for Gaitrite. Cadence, walking speed and step length were lower. </w:t>
      </w:r>
    </w:p>
    <w:p w:rsidR="0055607D" w:rsidRDefault="0055607D" w:rsidP="0055607D">
      <w:pPr>
        <w:jc w:val="both"/>
      </w:pPr>
      <w:r>
        <w:t xml:space="preserve">In this study, the Optogait system demonstrated high discriminant and concurrent validity with the Gaitrite system. The systematic biases could be explained by the geometry of the Optogait. As the LEDs were 3mm from the ground, the Optogait system start measuring the stance phase some milliseconds before foot contact, while the Gaitrite identifies the contact at the exact moment, but it may be interesting to keep in mind that the pressure threshold used was not communicated by the constructor. For the same reason the foot off was detected later by the Optogait. </w:t>
      </w:r>
    </w:p>
    <w:p w:rsidR="0055607D" w:rsidRDefault="0055607D" w:rsidP="0055607D">
      <w:pPr>
        <w:jc w:val="both"/>
      </w:pPr>
      <w:r>
        <w:t xml:space="preserve">The findings of this publication corroborated the validity of the Optogait system against the Gaitrite system for the evaluation of spatiotemporal walking parameters. Plus the Optogait offers some advantages, such as a real portability and a quick set-up time, with 5 minutes to set up a 9 meter long </w:t>
      </w:r>
      <w:r>
        <w:lastRenderedPageBreak/>
        <w:t xml:space="preserve">walkway. This system was virtually usable on any flat surface. The price was relatively low, requires no maintenance or calibration, has little to no wear, the length and width were easily tuned. </w:t>
      </w:r>
    </w:p>
    <w:p w:rsidR="0055607D" w:rsidRDefault="0055607D" w:rsidP="0055607D">
      <w:pPr>
        <w:jc w:val="both"/>
      </w:pPr>
      <w:r>
        <w:t xml:space="preserve">The Optogait photoelectric system was considered valid for clinical and research use, with a reserve on the use for patient with no clearance in the swing phase as it was challenging for the Optogait system to identify events in this case. </w:t>
      </w:r>
    </w:p>
    <w:p w:rsidR="0055607D" w:rsidRPr="00472C06" w:rsidRDefault="0055607D" w:rsidP="0055607D">
      <w:pPr>
        <w:pStyle w:val="ListParagraph"/>
        <w:numPr>
          <w:ilvl w:val="1"/>
          <w:numId w:val="1"/>
        </w:numPr>
        <w:jc w:val="both"/>
        <w:outlineLvl w:val="2"/>
        <w:rPr>
          <w:b/>
          <w:sz w:val="24"/>
          <w:szCs w:val="24"/>
        </w:rPr>
      </w:pPr>
      <w:bookmarkStart w:id="5" w:name="_Toc12383558"/>
      <w:bookmarkStart w:id="6" w:name="_Toc19709917"/>
      <w:r w:rsidRPr="00472C06">
        <w:rPr>
          <w:b/>
          <w:sz w:val="24"/>
          <w:szCs w:val="24"/>
        </w:rPr>
        <w:t xml:space="preserve">Lee et al. : Concurrent Validity and Test-retest Reliability of the </w:t>
      </w:r>
      <w:proofErr w:type="spellStart"/>
      <w:r w:rsidRPr="00472C06">
        <w:rPr>
          <w:b/>
          <w:sz w:val="24"/>
          <w:szCs w:val="24"/>
        </w:rPr>
        <w:t>OPTOGait</w:t>
      </w:r>
      <w:proofErr w:type="spellEnd"/>
      <w:r w:rsidRPr="00472C06">
        <w:rPr>
          <w:b/>
          <w:sz w:val="24"/>
          <w:szCs w:val="24"/>
        </w:rPr>
        <w:t xml:space="preserve"> Photoelectric Cell System for the Assessment of Spatio-temporal Parameters of the Gait of Young Adults</w:t>
      </w:r>
      <w:bookmarkEnd w:id="5"/>
      <w:bookmarkEnd w:id="6"/>
    </w:p>
    <w:p w:rsidR="0055607D" w:rsidRDefault="0055607D" w:rsidP="0055607D">
      <w:pPr>
        <w:jc w:val="both"/>
      </w:pPr>
      <w:r>
        <w:t xml:space="preserve">In this publication </w:t>
      </w:r>
      <w:r>
        <w:fldChar w:fldCharType="begin"/>
      </w:r>
      <w:r>
        <w:instrText xml:space="preserve"> ADDIN ZOTERO_ITEM CSL_CITATION {"citationID":"b7AHqBwr","properties":{"formattedCitation":"[2]","plainCitation":"[2]","noteIndex":0},"citationItems":[{"id":141,"uris":["http://zotero.org/users/local/78D1YunE/items/KJU9MQWL"],"uri":["http://zotero.org/users/local/78D1YunE/items/KJU9MQWL"],"itemData":{"id":141,"type":"article-journal","title":"Concurrent Validity and Test-retest Reliability of the OPTOGait Photoelectric Cell System for the Assessment of Spatio-temporal Parameters of the Gait of Young Adults","container-title":"Journal of Physical Therapy Science","page":"81-85","volume":"26","issue":"1","source":"Crossref","abstract":"Purpose] The purpose of this study was to investigate the concurrent validity and test-retest reliability of the recently introduced OPTOGait Photoelectric Cell System for the assessment of spatio-temporal parameters of gait. [Subjects] Twenty healthy young adults (mean age = 27.35, SD = 7.4) were asked to walk 3 times on walkway at a comfortable speed. [Methods] Concurrent validity was assessed by comparing data obtained using the OPTOGait and GAITRite systems, and reliability was assessed by comparing data from the first and third OPTOGait sessions. [Results] Concurrent validity, as identified by intra-class correlation coefficients (ICC (2, 1) = 0.929–0.998), coefficients of variation (CVME = 0.32–11.30%), and 95% limits of agreement, showed high levels of correlation. In addition, the test-retest reliability of the OPTOGait Photoelectric Cell System was demonstrated as showing a high level of correlation with all spatio-temporal parameters by intra-class correlation coefficients (ICC (3, 1) = 0.785–0.952), coefficients of variation (CVME = 1.66–4.06%), 95% limits of agreement, standard error of measurement (SEM = 2.17–5.96%), and minimum detectable change (MDC95% = 6.01–16.52%). [Conclusion] The OPTOGait Photoelectric Cell System has strong concurrent validity along with relative and absolute test-retest reliabilities. This portable system with easy-to-use features can be used for clinical assessments or research purposes as an objective means of assessing gait.","DOI":"10.1589/jpts.26.81","ISSN":"0915-5287","language":"en","author":[{"family":"Lee","given":"Myung Mo"},{"family":"Song","given":"Chang Ho"},{"family":"Lee","given":"Kyoung Jin"},{"family":"Jung","given":"Sang Woo"},{"family":"Shin","given":"Doo Chul"},{"family":"Shin","given":"Seung Ho"}],"issued":{"date-parts":[["2014"]]}}}],"schema":"https://github.com/citation-style-language/schema/raw/master/csl-citation.json"} </w:instrText>
      </w:r>
      <w:r>
        <w:fldChar w:fldCharType="separate"/>
      </w:r>
      <w:r w:rsidRPr="0055607D">
        <w:rPr>
          <w:rFonts w:ascii="Calibri" w:hAnsi="Calibri" w:cs="Calibri"/>
        </w:rPr>
        <w:t>[2]</w:t>
      </w:r>
      <w:r>
        <w:fldChar w:fldCharType="end"/>
      </w:r>
      <w:r>
        <w:t xml:space="preserve">, the test and re-test reliability of the Optogait was addressed, once again against the Gaitrite electronic mat. 20 young and healthy subjects walked three times across a 4 m long walkway at a comfortable speed. </w:t>
      </w:r>
    </w:p>
    <w:p w:rsidR="0055607D" w:rsidRDefault="0055607D" w:rsidP="0055607D">
      <w:pPr>
        <w:jc w:val="both"/>
      </w:pPr>
      <w:r>
        <w:t>The correlation between the Optogait and Gaitrite system was also high in this study, with the same systematic biases. To assess the test and re-test reliability, the first and third sessions were compared. No significant differences were encountered and the parameters between the two sessions showed a high level of correlation with an ICC within the range of 0.785 – 0.952.</w:t>
      </w:r>
    </w:p>
    <w:p w:rsidR="0055607D" w:rsidRPr="00472C06" w:rsidRDefault="0055607D" w:rsidP="0055607D">
      <w:pPr>
        <w:pStyle w:val="ListParagraph"/>
        <w:numPr>
          <w:ilvl w:val="1"/>
          <w:numId w:val="1"/>
        </w:numPr>
        <w:jc w:val="both"/>
        <w:outlineLvl w:val="2"/>
        <w:rPr>
          <w:b/>
          <w:sz w:val="24"/>
          <w:szCs w:val="24"/>
        </w:rPr>
      </w:pPr>
      <w:bookmarkStart w:id="7" w:name="_Toc12383559"/>
      <w:bookmarkStart w:id="8" w:name="_Toc19709918"/>
      <w:r w:rsidRPr="00472C06">
        <w:rPr>
          <w:b/>
          <w:sz w:val="24"/>
          <w:szCs w:val="24"/>
        </w:rPr>
        <w:t>Shin et al. : Agreement between the spatio-temporal gait parameters from treadmill-based photoelectric cell and the instrumented treadmill system in healthy young adults and stroke patients</w:t>
      </w:r>
      <w:bookmarkEnd w:id="7"/>
      <w:bookmarkEnd w:id="8"/>
    </w:p>
    <w:p w:rsidR="0055607D" w:rsidRDefault="0055607D" w:rsidP="0055607D">
      <w:pPr>
        <w:jc w:val="both"/>
      </w:pPr>
      <w:r>
        <w:t xml:space="preserve">For this work </w:t>
      </w:r>
      <w:r>
        <w:fldChar w:fldCharType="begin"/>
      </w:r>
      <w:r>
        <w:instrText xml:space="preserve"> ADDIN ZOTERO_ITEM CSL_CITATION {"citationID":"OhNSkXVd","properties":{"formattedCitation":"[3]","plainCitation":"[3]","noteIndex":0},"citationItems":[{"id":135,"uris":["http://zotero.org/users/local/78D1YunE/items/9P7PKE8N"],"uri":["http://zotero.org/users/local/78D1YunE/items/9P7PKE8N"],"itemData":{"id":135,"type":"article-journal","title":"Agreement between the spatio-temporal gait parameters from treadmill-based photoelectric cell and the instrumented treadmill system in healthy young adults and stroke patients","container-title":"Medical Science Monitor","page":"1210-1219","volume":"20","source":"Crossref","DOI":"10.12659/MSM.890658","ISSN":"1643-3750","language":"en","author":[{"family":"Shin","given":"Seungho"}],"issued":{"date-parts":[["2014"]]}}}],"schema":"https://github.com/citation-style-language/schema/raw/master/csl-citation.json"} </w:instrText>
      </w:r>
      <w:r>
        <w:fldChar w:fldCharType="separate"/>
      </w:r>
      <w:r w:rsidRPr="0055607D">
        <w:rPr>
          <w:rFonts w:ascii="Calibri" w:hAnsi="Calibri" w:cs="Calibri"/>
        </w:rPr>
        <w:t>[3]</w:t>
      </w:r>
      <w:r>
        <w:fldChar w:fldCharType="end"/>
      </w:r>
      <w:r>
        <w:t xml:space="preserve"> the objective was to investigate the Optogait concurrent validity and test and re-test reliability against a treadmill based gait analysis system. </w:t>
      </w:r>
    </w:p>
    <w:p w:rsidR="0055607D" w:rsidRDefault="0055607D" w:rsidP="0055607D">
      <w:pPr>
        <w:jc w:val="both"/>
      </w:pPr>
      <w:r>
        <w:t xml:space="preserve">A total of 26 stroke patients and 18 healthy young adults participated to the study. These participants walked at a comfortable pace during 10 min on a treadmill without aids. A second test was made 30 min after the first one to evaluate the test-retest variability. The treadmill was instrumented with a </w:t>
      </w:r>
      <w:proofErr w:type="spellStart"/>
      <w:r>
        <w:t>Zebris</w:t>
      </w:r>
      <w:proofErr w:type="spellEnd"/>
      <w:r>
        <w:t xml:space="preserve"> capacitance-based foot pressure platform (</w:t>
      </w:r>
      <w:proofErr w:type="spellStart"/>
      <w:r>
        <w:t>Zebris</w:t>
      </w:r>
      <w:proofErr w:type="spellEnd"/>
      <w:r>
        <w:t xml:space="preserve"> Medical GmbH, FDM-T system, </w:t>
      </w:r>
      <w:proofErr w:type="spellStart"/>
      <w:r>
        <w:t>Isny</w:t>
      </w:r>
      <w:proofErr w:type="spellEnd"/>
      <w:r>
        <w:t xml:space="preserve">, Germany). It has a sensing area of 112*49cm were 3432 sensors were incorporated. The sample rate was of 100 Hz. The parameters used were the walking speed, cadence, gait cycle, step length, step time, stride length, duration of single and double limb support, and swing and stance phase duration. </w:t>
      </w:r>
    </w:p>
    <w:p w:rsidR="0055607D" w:rsidRDefault="0055607D" w:rsidP="0055607D">
      <w:pPr>
        <w:jc w:val="both"/>
      </w:pPr>
      <w:r>
        <w:t xml:space="preserve">Concerning the results, the systematics biases found in the publication described above were once again present, with a shorter swing phase and a longer stance phase. Except for the temporal parameters expressed as a percentage of the gait cycle, the parameters showed excellent ICC. For test and retest reliability, no systematic differences were found between the 2 sessions. </w:t>
      </w:r>
    </w:p>
    <w:p w:rsidR="0055607D" w:rsidRDefault="0055607D" w:rsidP="0055607D">
      <w:pPr>
        <w:jc w:val="both"/>
      </w:pPr>
      <w:r>
        <w:t xml:space="preserve">The reliability and consistency of the Optogait was proved for the use with a treadmill for both healthy and stroke patients. </w:t>
      </w:r>
    </w:p>
    <w:p w:rsidR="0055607D" w:rsidRPr="00472C06" w:rsidRDefault="0055607D" w:rsidP="0055607D">
      <w:pPr>
        <w:pStyle w:val="ListParagraph"/>
        <w:numPr>
          <w:ilvl w:val="1"/>
          <w:numId w:val="1"/>
        </w:numPr>
        <w:jc w:val="both"/>
        <w:outlineLvl w:val="2"/>
        <w:rPr>
          <w:b/>
          <w:sz w:val="24"/>
          <w:szCs w:val="24"/>
        </w:rPr>
      </w:pPr>
      <w:bookmarkStart w:id="9" w:name="_Toc12383560"/>
      <w:bookmarkStart w:id="10" w:name="_Toc19709919"/>
      <w:r w:rsidRPr="00472C06">
        <w:rPr>
          <w:b/>
          <w:sz w:val="24"/>
          <w:szCs w:val="24"/>
        </w:rPr>
        <w:lastRenderedPageBreak/>
        <w:t xml:space="preserve">Gomez Bernal et al. : Reliability of the </w:t>
      </w:r>
      <w:proofErr w:type="spellStart"/>
      <w:r w:rsidRPr="00472C06">
        <w:rPr>
          <w:b/>
          <w:sz w:val="24"/>
          <w:szCs w:val="24"/>
        </w:rPr>
        <w:t>OptoGait</w:t>
      </w:r>
      <w:proofErr w:type="spellEnd"/>
      <w:r w:rsidRPr="00472C06">
        <w:rPr>
          <w:b/>
          <w:sz w:val="24"/>
          <w:szCs w:val="24"/>
        </w:rPr>
        <w:t xml:space="preserve"> portable photoelectric cell system for the quantification of spatial-temporal parameters of gait in young adults</w:t>
      </w:r>
      <w:bookmarkEnd w:id="9"/>
      <w:bookmarkEnd w:id="10"/>
    </w:p>
    <w:p w:rsidR="0055607D" w:rsidRDefault="0055607D" w:rsidP="0055607D">
      <w:pPr>
        <w:jc w:val="both"/>
      </w:pPr>
      <w:r>
        <w:t xml:space="preserve">This publication </w:t>
      </w:r>
      <w:r>
        <w:fldChar w:fldCharType="begin"/>
      </w:r>
      <w:r>
        <w:instrText xml:space="preserve"> ADDIN ZOTERO_ITEM CSL_CITATION {"citationID":"odN8tnrr","properties":{"formattedCitation":"[4]","plainCitation":"[4]","noteIndex":0},"citationItems":[{"id":137,"uris":["http://zotero.org/users/local/78D1YunE/items/MMQKXR3G"],"uri":["http://zotero.org/users/local/78D1YunE/items/MMQKXR3G"],"itemData":{"id":137,"type":"article-journal","title":"Reliability of the OptoGait portable photoelectric cell system for the quantification of spatial-temporal parameters of gait in young adults","container-title":"Gait &amp; Posture","page":"196-200","volume":"50","source":"Crossref","abstract":"Determining progress in gait requires a reliable method. However, achieving standard assessment results in the clinical setting can be challenging. Searching for a reliable tool, we tested OptoGait, a tool that has ﬂoor-level, high-density photoelectric cells that can be used to determine patterns of spatial-temporal gait on the basis of 19 variables: step length, stride length, distance, total contact time, step time, walking speed, acceleration, progressive step time, cadence, gait cycle, stance phase, swing phase, heel contact phase, ﬂatfoot phase, takeoff phase, single limb support, double limb support, load response phase, and pre-swing phase. The gait of 126 study participants (41 males, 85 females; 27.37 Æ 1.77 years) was assessed twice for each participant during 10 episodes of walking on a 10 m walkway each 2 weeks apart. Intra-session and inter-session results were compared using data for each foot alone as well as both feet together. All variables resulted in a high consistency except for acceleration. The intra-session data showed substantial agreement; the intra-class correlation coefﬁcient (ICC) ranged from 0.72–0.78 in the heel contact phase, 0.72–0.76 in the load response phase, and 0.76–0.85 in the pre-swing phase and a low SEM. The inter-session data for each foot alone and both feet together showed substantial agreement (0.77–0.79 in the load response phase) and slight agreement for acceleration (0.06–0.22) with a low SEM. Based on these results, we conclude that the OptoGait system can be used with conﬁdence to evaluate spatial-temporal gait except for acceleration and progressive step time assessment.","DOI":"10.1016/j.gaitpost.2016.08.035","ISSN":"09666362","language":"en","author":[{"family":"Gomez Bernal.","given":"Antonio"},{"family":"Becerro-de-Bengoa-Vallejo","given":"Ricardo"},{"family":"Losa-Iglesias","given":"Marta Elena"}],"issued":{"date-parts":[["2016",10]]}}}],"schema":"https://github.com/citation-style-language/schema/raw/master/csl-citation.json"} </w:instrText>
      </w:r>
      <w:r>
        <w:fldChar w:fldCharType="separate"/>
      </w:r>
      <w:r w:rsidRPr="0055607D">
        <w:rPr>
          <w:rFonts w:ascii="Calibri" w:hAnsi="Calibri" w:cs="Calibri"/>
        </w:rPr>
        <w:t>[4]</w:t>
      </w:r>
      <w:r>
        <w:fldChar w:fldCharType="end"/>
      </w:r>
      <w:r>
        <w:t xml:space="preserve"> centered their study on the intra and inter-session reliability. 126 healthy participants performed 10 sessions of walking on a 10 m walkway twice with two weeks apart. The Optogait was not tested against another system. Inter and intra-session data showed substantial agreement. It concludes that the Optogait can be used to evaluate spatial-temporal parameters in the exception of acceleration and progressive step time assessment.</w:t>
      </w:r>
    </w:p>
    <w:p w:rsidR="0055607D" w:rsidRPr="00472C06" w:rsidRDefault="0055607D" w:rsidP="0055607D">
      <w:pPr>
        <w:pStyle w:val="ListParagraph"/>
        <w:numPr>
          <w:ilvl w:val="1"/>
          <w:numId w:val="1"/>
        </w:numPr>
        <w:jc w:val="both"/>
        <w:outlineLvl w:val="2"/>
        <w:rPr>
          <w:b/>
          <w:sz w:val="24"/>
          <w:szCs w:val="24"/>
        </w:rPr>
      </w:pPr>
      <w:bookmarkStart w:id="11" w:name="_Toc12383561"/>
      <w:bookmarkStart w:id="12" w:name="_Toc19709920"/>
      <w:r w:rsidRPr="00472C06">
        <w:rPr>
          <w:b/>
          <w:sz w:val="24"/>
          <w:szCs w:val="24"/>
        </w:rPr>
        <w:t xml:space="preserve">Healy et al.: Agreement between the spatiotemporal gait parameters of healthy adults from the </w:t>
      </w:r>
      <w:proofErr w:type="spellStart"/>
      <w:r w:rsidRPr="00472C06">
        <w:rPr>
          <w:b/>
          <w:sz w:val="24"/>
          <w:szCs w:val="24"/>
        </w:rPr>
        <w:t>OptoGait</w:t>
      </w:r>
      <w:proofErr w:type="spellEnd"/>
      <w:r w:rsidRPr="00472C06">
        <w:rPr>
          <w:b/>
          <w:sz w:val="24"/>
          <w:szCs w:val="24"/>
        </w:rPr>
        <w:t>© system and a traditional three dimensional motion capture system.</w:t>
      </w:r>
      <w:bookmarkEnd w:id="11"/>
      <w:bookmarkEnd w:id="12"/>
    </w:p>
    <w:p w:rsidR="0055607D" w:rsidRDefault="0055607D" w:rsidP="0055607D">
      <w:pPr>
        <w:jc w:val="both"/>
      </w:pPr>
      <w:r>
        <w:t xml:space="preserve">This study </w:t>
      </w:r>
      <w:r>
        <w:fldChar w:fldCharType="begin"/>
      </w:r>
      <w:r>
        <w:instrText xml:space="preserve"> ADDIN ZOTERO_ITEM CSL_CITATION {"citationID":"ovn8bT4J","properties":{"formattedCitation":"[5]","plainCitation":"[5]","noteIndex":0},"citationItems":[{"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55607D">
        <w:rPr>
          <w:rFonts w:ascii="Calibri" w:hAnsi="Calibri" w:cs="Calibri"/>
        </w:rPr>
        <w:t>[5]</w:t>
      </w:r>
      <w:r>
        <w:fldChar w:fldCharType="end"/>
      </w:r>
      <w:r>
        <w:t xml:space="preserve"> examined the agreement between the Optogait and a three-dimensional motion capture system composed by 14 cameras </w:t>
      </w:r>
      <w:proofErr w:type="spellStart"/>
      <w:r>
        <w:t>Vicon</w:t>
      </w:r>
      <w:proofErr w:type="spellEnd"/>
      <w:r>
        <w:t xml:space="preserve"> and 2 AMTI forces plates. A total of 18 healthy patients took part in the study. A 5 m Optogait system was used and participants walked this distance at a self-selected speed. Once again stance and swing phase times had a systematic biases and the other parameters showed an excellent ICC. </w:t>
      </w:r>
    </w:p>
    <w:p w:rsidR="0055607D" w:rsidRDefault="0055607D" w:rsidP="0055607D">
      <w:pPr>
        <w:jc w:val="both"/>
      </w:pPr>
      <w:r>
        <w:t xml:space="preserve">This publication offers a solution for the systematic biases created by the geometry of the Optogait, by using a setting built in the Optogait software. This settings allow to choose the number of led that have to be interrupted before considering these interruptions as a step. The </w:t>
      </w:r>
      <w:r>
        <w:fldChar w:fldCharType="begin"/>
      </w:r>
      <w:r>
        <w:instrText xml:space="preserve"> REF _Ref11682625 \h </w:instrText>
      </w:r>
      <w:r>
        <w:fldChar w:fldCharType="separate"/>
      </w:r>
      <w:r w:rsidR="00CD1EBD">
        <w:t xml:space="preserve">Figure </w:t>
      </w:r>
      <w:r w:rsidR="00CD1EBD">
        <w:rPr>
          <w:noProof/>
        </w:rPr>
        <w:t>1</w:t>
      </w:r>
      <w:r>
        <w:fldChar w:fldCharType="end"/>
      </w:r>
      <w:r>
        <w:t xml:space="preserve"> illustrates the effect of this setting on the timing of the start and end of stance and swing phases. With a number minimum of led to interrupt of 2 or 3, the systematic bias between the motion capture system and the Optogait was eliminated. </w:t>
      </w:r>
    </w:p>
    <w:p w:rsidR="0055607D" w:rsidRDefault="0055607D" w:rsidP="0055607D">
      <w:pPr>
        <w:keepNext/>
        <w:jc w:val="center"/>
      </w:pPr>
      <w:r>
        <w:rPr>
          <w:noProof/>
        </w:rPr>
        <w:lastRenderedPageBreak/>
        <w:drawing>
          <wp:inline distT="0" distB="0" distL="0" distR="0" wp14:anchorId="44A3A44F" wp14:editId="54E34762">
            <wp:extent cx="2667882" cy="474726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67882" cy="4747260"/>
                    </a:xfrm>
                    <a:prstGeom prst="rect">
                      <a:avLst/>
                    </a:prstGeom>
                  </pic:spPr>
                </pic:pic>
              </a:graphicData>
            </a:graphic>
          </wp:inline>
        </w:drawing>
      </w:r>
    </w:p>
    <w:p w:rsidR="0055607D" w:rsidRDefault="0055607D" w:rsidP="0055607D">
      <w:pPr>
        <w:pStyle w:val="Caption"/>
        <w:jc w:val="center"/>
      </w:pPr>
      <w:bookmarkStart w:id="13" w:name="_Ref11682625"/>
      <w:r>
        <w:t xml:space="preserve">Figure </w:t>
      </w:r>
      <w:r w:rsidR="00031F34">
        <w:fldChar w:fldCharType="begin"/>
      </w:r>
      <w:r w:rsidR="00031F34">
        <w:instrText xml:space="preserve"> SEQ Figure \* ARABIC </w:instrText>
      </w:r>
      <w:r w:rsidR="00031F34">
        <w:fldChar w:fldCharType="separate"/>
      </w:r>
      <w:r w:rsidR="00CD1EBD">
        <w:rPr>
          <w:noProof/>
        </w:rPr>
        <w:t>1</w:t>
      </w:r>
      <w:r w:rsidR="00031F34">
        <w:rPr>
          <w:noProof/>
        </w:rPr>
        <w:fldChar w:fldCharType="end"/>
      </w:r>
      <w:bookmarkEnd w:id="13"/>
      <w:r>
        <w:t xml:space="preserve"> – influence of the settings of led number on the foot contact and off. (a), (b), (c) and (d) respectively have for settings 1, 2, 3 and 4 </w:t>
      </w:r>
      <w:proofErr w:type="spellStart"/>
      <w:r>
        <w:t>leds</w:t>
      </w:r>
      <w:proofErr w:type="spellEnd"/>
      <w:r>
        <w:t xml:space="preserve">. The change in the foot height is clearly visible. </w:t>
      </w:r>
      <w:r>
        <w:fldChar w:fldCharType="begin"/>
      </w:r>
      <w:r>
        <w:instrText xml:space="preserve"> ADDIN ZOTERO_ITEM CSL_CITATION {"citationID":"qlm5FtpE","properties":{"formattedCitation":"[5]","plainCitation":"[5]","noteIndex":0},"citationItems":[{"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55607D">
        <w:rPr>
          <w:rFonts w:ascii="Calibri" w:hAnsi="Calibri" w:cs="Calibri"/>
        </w:rPr>
        <w:t>[5]</w:t>
      </w:r>
      <w:r>
        <w:fldChar w:fldCharType="end"/>
      </w:r>
    </w:p>
    <w:p w:rsidR="0055607D" w:rsidRPr="00ED1396" w:rsidRDefault="0055607D" w:rsidP="0055607D">
      <w:pPr>
        <w:jc w:val="both"/>
      </w:pPr>
      <w:r>
        <w:t>In conclusion the validity and reliability of the Optogait has been validated against an electronic walkway (Gaitrite), an instrumented treadmill (</w:t>
      </w:r>
      <w:proofErr w:type="spellStart"/>
      <w:r>
        <w:t>Zebris</w:t>
      </w:r>
      <w:proofErr w:type="spellEnd"/>
      <w:r>
        <w:t>) and a motion capture system (</w:t>
      </w:r>
      <w:proofErr w:type="spellStart"/>
      <w:r>
        <w:t>Vicon</w:t>
      </w:r>
      <w:proofErr w:type="spellEnd"/>
      <w:r>
        <w:t xml:space="preserve">), for healthy patients, patients who undergone unilateral total knee </w:t>
      </w:r>
      <w:proofErr w:type="spellStart"/>
      <w:r>
        <w:t>arthroplasty</w:t>
      </w:r>
      <w:proofErr w:type="spellEnd"/>
      <w:r>
        <w:t xml:space="preserve"> and stroke patients. One of the main drawbacks was the systematic biases for stance and swing time, but this can apparently be solved using the settings available in the Optogait software. Based on this conclusion, it does seem possible to precisely the time of foot contact and off using only the data given by the Optogait.</w:t>
      </w:r>
    </w:p>
    <w:p w:rsidR="0055607D" w:rsidRPr="0055607D" w:rsidRDefault="0055607D" w:rsidP="0055607D">
      <w:pPr>
        <w:pStyle w:val="ListParagraph"/>
        <w:numPr>
          <w:ilvl w:val="0"/>
          <w:numId w:val="1"/>
        </w:numPr>
        <w:jc w:val="both"/>
        <w:outlineLvl w:val="0"/>
      </w:pPr>
      <w:bookmarkStart w:id="14" w:name="_Toc12383566"/>
      <w:bookmarkStart w:id="15" w:name="_Toc19709921"/>
      <w:r w:rsidRPr="008265E5">
        <w:rPr>
          <w:b/>
          <w:sz w:val="32"/>
        </w:rPr>
        <w:t>Work and results</w:t>
      </w:r>
      <w:bookmarkEnd w:id="14"/>
      <w:bookmarkEnd w:id="15"/>
    </w:p>
    <w:p w:rsidR="0055607D" w:rsidRDefault="0055607D" w:rsidP="0055607D">
      <w:pPr>
        <w:jc w:val="both"/>
      </w:pPr>
      <w:r>
        <w:t xml:space="preserve">The objective with this work was to put the data from the motion capture system and the data from the Optogait in common so the gait events would be identified automatically on the whole length of the walkway, so 3 m in this study. </w:t>
      </w:r>
    </w:p>
    <w:p w:rsidR="0055607D" w:rsidRDefault="0055607D" w:rsidP="0055607D">
      <w:pPr>
        <w:jc w:val="both"/>
      </w:pPr>
    </w:p>
    <w:p w:rsidR="0055607D" w:rsidRDefault="0055607D" w:rsidP="0055607D">
      <w:pPr>
        <w:jc w:val="both"/>
      </w:pPr>
    </w:p>
    <w:p w:rsidR="0055607D" w:rsidRPr="00FE0609" w:rsidRDefault="0055607D" w:rsidP="0055607D">
      <w:pPr>
        <w:pStyle w:val="ListParagraph"/>
        <w:numPr>
          <w:ilvl w:val="1"/>
          <w:numId w:val="1"/>
        </w:numPr>
        <w:jc w:val="both"/>
        <w:outlineLvl w:val="2"/>
        <w:rPr>
          <w:b/>
          <w:sz w:val="24"/>
        </w:rPr>
      </w:pPr>
      <w:bookmarkStart w:id="16" w:name="_Toc12383568"/>
      <w:bookmarkStart w:id="17" w:name="_Toc19709922"/>
      <w:r w:rsidRPr="0055607D">
        <w:rPr>
          <w:b/>
          <w:sz w:val="24"/>
          <w:szCs w:val="24"/>
        </w:rPr>
        <w:lastRenderedPageBreak/>
        <w:t>Retro</w:t>
      </w:r>
      <w:r w:rsidRPr="00FE0609">
        <w:rPr>
          <w:b/>
          <w:sz w:val="24"/>
        </w:rPr>
        <w:t>-engineering</w:t>
      </w:r>
      <w:bookmarkEnd w:id="16"/>
      <w:bookmarkEnd w:id="17"/>
    </w:p>
    <w:p w:rsidR="0055607D" w:rsidRDefault="0055607D" w:rsidP="0055607D">
      <w:pPr>
        <w:jc w:val="both"/>
      </w:pPr>
      <w:r>
        <w:t xml:space="preserve">In a first time it was necessary to determine which information could be extracted from the Optogait. To do so, a protocol, available in </w:t>
      </w:r>
      <w:r w:rsidRPr="009A3FDB">
        <w:rPr>
          <w:highlight w:val="yellow"/>
        </w:rPr>
        <w:t>anne</w:t>
      </w:r>
      <w:r>
        <w:t xml:space="preserve">x, was executed to analyze the raw data extracted from the Optogait software after the acquisition was done. The </w:t>
      </w:r>
      <w:r>
        <w:fldChar w:fldCharType="begin"/>
      </w:r>
      <w:r>
        <w:instrText xml:space="preserve"> REF _Ref11746304 \h </w:instrText>
      </w:r>
      <w:r>
        <w:fldChar w:fldCharType="separate"/>
      </w:r>
      <w:r w:rsidR="00CD1EBD">
        <w:t xml:space="preserve">Table </w:t>
      </w:r>
      <w:r w:rsidR="00CD1EBD">
        <w:rPr>
          <w:noProof/>
        </w:rPr>
        <w:t>1</w:t>
      </w:r>
      <w:r>
        <w:fldChar w:fldCharType="end"/>
      </w:r>
      <w:r>
        <w:t xml:space="preserve"> was an example of the result of an acquisition. </w:t>
      </w:r>
    </w:p>
    <w:p w:rsidR="0055607D" w:rsidRDefault="0055607D" w:rsidP="0055607D">
      <w:pPr>
        <w:pStyle w:val="Caption"/>
        <w:keepNext/>
      </w:pPr>
      <w:bookmarkStart w:id="18" w:name="_Ref11746304"/>
      <w:r>
        <w:t xml:space="preserve">Table </w:t>
      </w:r>
      <w:r w:rsidR="00031F34">
        <w:fldChar w:fldCharType="begin"/>
      </w:r>
      <w:r w:rsidR="00031F34">
        <w:instrText xml:space="preserve"> SEQ Table \* ARABIC </w:instrText>
      </w:r>
      <w:r w:rsidR="00031F34">
        <w:fldChar w:fldCharType="separate"/>
      </w:r>
      <w:r w:rsidR="00CD1EBD">
        <w:rPr>
          <w:noProof/>
        </w:rPr>
        <w:t>1</w:t>
      </w:r>
      <w:r w:rsidR="00031F34">
        <w:rPr>
          <w:noProof/>
        </w:rPr>
        <w:fldChar w:fldCharType="end"/>
      </w:r>
      <w:bookmarkEnd w:id="18"/>
      <w:r>
        <w:t xml:space="preserve"> – Raw files obtained after the execution of the test </w:t>
      </w:r>
      <w:r>
        <w:fldChar w:fldCharType="begin"/>
      </w:r>
      <w:r>
        <w:instrText xml:space="preserve"> REF _Ref9865987 \r \h </w:instrText>
      </w:r>
      <w:r>
        <w:fldChar w:fldCharType="separate"/>
      </w:r>
      <w:r w:rsidR="00CD1EBD">
        <w:rPr>
          <w:b w:val="0"/>
          <w:bCs w:val="0"/>
        </w:rPr>
        <w:t>Error! Reference source not found.</w:t>
      </w:r>
      <w:r>
        <w:fldChar w:fldCharType="end"/>
      </w:r>
      <w:r>
        <w:t xml:space="preserve"> </w:t>
      </w:r>
      <w:proofErr w:type="gramStart"/>
      <w:r>
        <w:t>during</w:t>
      </w:r>
      <w:proofErr w:type="gramEnd"/>
      <w:r>
        <w:t xml:space="preserve"> which a box is put on the walkway after the Optogait was started. It generates an object with a length of 12 LED, so an object of around 12</w:t>
      </w:r>
      <w:proofErr w:type="gramStart"/>
      <w:r>
        <w:t>,5</w:t>
      </w:r>
      <w:proofErr w:type="gramEnd"/>
      <w:r>
        <w:t xml:space="preserve"> cm. </w:t>
      </w:r>
    </w:p>
    <w:tbl>
      <w:tblPr>
        <w:tblStyle w:val="LightShading-Accent4"/>
        <w:tblW w:w="10635" w:type="dxa"/>
        <w:jc w:val="center"/>
        <w:tblLook w:val="04A0" w:firstRow="1" w:lastRow="0" w:firstColumn="1" w:lastColumn="0" w:noHBand="0" w:noVBand="1"/>
      </w:tblPr>
      <w:tblGrid>
        <w:gridCol w:w="1355"/>
        <w:gridCol w:w="1040"/>
        <w:gridCol w:w="1280"/>
        <w:gridCol w:w="1040"/>
        <w:gridCol w:w="1280"/>
        <w:gridCol w:w="1040"/>
        <w:gridCol w:w="1280"/>
        <w:gridCol w:w="1040"/>
        <w:gridCol w:w="1280"/>
      </w:tblGrid>
      <w:tr w:rsidR="0055607D" w:rsidRPr="0088614B" w:rsidTr="0055607D">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rPr>
                <w:rFonts w:ascii="Tahoma" w:eastAsia="Times New Roman" w:hAnsi="Tahoma" w:cs="Tahoma"/>
                <w:color w:val="000000"/>
                <w:sz w:val="20"/>
                <w:szCs w:val="20"/>
              </w:rPr>
            </w:pPr>
            <w:r w:rsidRPr="0088614B">
              <w:rPr>
                <w:rFonts w:ascii="Tahoma" w:eastAsia="Times New Roman" w:hAnsi="Tahoma" w:cs="Tahoma"/>
                <w:color w:val="000000"/>
                <w:sz w:val="20"/>
                <w:szCs w:val="20"/>
              </w:rPr>
              <w:t>TimeStamp</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1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1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2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2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3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3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4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4 Status</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04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62</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7</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71</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0</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9</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4</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8</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1</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0</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2</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5</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3</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7</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4</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03</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5</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08</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11</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7</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14</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bl>
    <w:p w:rsidR="0055607D" w:rsidRDefault="0055607D" w:rsidP="0055607D">
      <w:pPr>
        <w:jc w:val="both"/>
      </w:pPr>
    </w:p>
    <w:p w:rsidR="0055607D" w:rsidRDefault="0055607D" w:rsidP="0055607D">
      <w:pPr>
        <w:jc w:val="both"/>
      </w:pPr>
      <w:r>
        <w:t>This data was organized as follow: the first column stored a timestamp corresponding to the number of frames passed since the start of the recording. The sample rate being at 1000 Hz, an event appearing at the timestamp 13362 corresponded to an elapsed time of 13.362 s. It was important to note that there was different ways to start an acquisition: from the software or with an external trigger, such as push button. Depending on the type of trigger, the acquisition did not start at the same time. With an external trigger, it was necessary to click on the “execute” function in the correct window to launch the acquisition. Once it was done, the software was waiting for an external trigger. At the push of the button, the software would process the data received. A second push ends the acquisition. It could seem that data was only recorded at the first push on the button but in reality the recording start at the click on the “execute” function of the software.</w:t>
      </w:r>
    </w:p>
    <w:p w:rsidR="0055607D" w:rsidRDefault="0055607D" w:rsidP="0055607D">
      <w:pPr>
        <w:jc w:val="both"/>
      </w:pPr>
      <w:r>
        <w:t xml:space="preserve">The information was then recorded as “edges”. Each edge was a change from uninterrupted LEDs to interrupted LEDs and vice versa, such as in the </w:t>
      </w:r>
      <w:r>
        <w:fldChar w:fldCharType="begin"/>
      </w:r>
      <w:r>
        <w:instrText xml:space="preserve"> REF _Ref11743813 \h </w:instrText>
      </w:r>
      <w:r>
        <w:fldChar w:fldCharType="separate"/>
      </w:r>
      <w:r w:rsidR="00CD1EBD">
        <w:t xml:space="preserve">Figure </w:t>
      </w:r>
      <w:r w:rsidR="00CD1EBD">
        <w:rPr>
          <w:noProof/>
        </w:rPr>
        <w:t>2</w:t>
      </w:r>
      <w:r>
        <w:fldChar w:fldCharType="end"/>
      </w:r>
      <w:r>
        <w:t>. At the beginning of the acquisition, there was no obstacle between the two bands; the only edges detected were the two extremities of the space of measurement. This space was 288 LEDs long, as there were 3 pairs of emitting/receiving bands with 96 LEDs each.</w:t>
      </w:r>
    </w:p>
    <w:p w:rsidR="0055607D" w:rsidRDefault="0055607D" w:rsidP="0055607D">
      <w:pPr>
        <w:jc w:val="both"/>
      </w:pPr>
      <w:r>
        <w:t xml:space="preserve">The Optogait did not record any information unless its state changed. If no obstacle went between the bands, no information was saved. Once an obstacle showed up, with the obstacle in the protocol used being a box, the Optogait record new edges. In the </w:t>
      </w:r>
      <w:r>
        <w:fldChar w:fldCharType="begin"/>
      </w:r>
      <w:r>
        <w:instrText xml:space="preserve"> REF _Ref11746304 \h </w:instrText>
      </w:r>
      <w:r>
        <w:fldChar w:fldCharType="separate"/>
      </w:r>
      <w:r w:rsidR="00CD1EBD">
        <w:t xml:space="preserve">Table </w:t>
      </w:r>
      <w:r w:rsidR="00CD1EBD">
        <w:rPr>
          <w:noProof/>
        </w:rPr>
        <w:t>1</w:t>
      </w:r>
      <w:r>
        <w:fldChar w:fldCharType="end"/>
      </w:r>
      <w:r>
        <w:t xml:space="preserve"> the object was not laid on the ground </w:t>
      </w:r>
      <w:r>
        <w:lastRenderedPageBreak/>
        <w:t>perfectly flat so the space between the edge 2 and 3 gradually increase until the whole box was on the ground.</w:t>
      </w:r>
    </w:p>
    <w:p w:rsidR="0055607D" w:rsidRDefault="0055607D" w:rsidP="0055607D">
      <w:pPr>
        <w:jc w:val="both"/>
      </w:pPr>
      <w:r>
        <w:t xml:space="preserve">It is useful to note that the settings made in the software had no influence in the raw data. </w:t>
      </w:r>
    </w:p>
    <w:p w:rsidR="0055607D" w:rsidRDefault="0055607D" w:rsidP="0055607D">
      <w:pPr>
        <w:keepNext/>
        <w:jc w:val="both"/>
      </w:pPr>
      <w:r w:rsidRPr="0087091E">
        <w:rPr>
          <w:noProof/>
        </w:rPr>
        <mc:AlternateContent>
          <mc:Choice Requires="wpg">
            <w:drawing>
              <wp:inline distT="0" distB="0" distL="0" distR="0" wp14:anchorId="034E9BC0" wp14:editId="79B9B8B6">
                <wp:extent cx="5935134" cy="2743200"/>
                <wp:effectExtent l="0" t="0" r="8890" b="19050"/>
                <wp:docPr id="488" name="Group 14"/>
                <wp:cNvGraphicFramePr/>
                <a:graphic xmlns:a="http://schemas.openxmlformats.org/drawingml/2006/main">
                  <a:graphicData uri="http://schemas.microsoft.com/office/word/2010/wordprocessingGroup">
                    <wpg:wgp>
                      <wpg:cNvGrpSpPr/>
                      <wpg:grpSpPr>
                        <a:xfrm>
                          <a:off x="0" y="0"/>
                          <a:ext cx="5935134" cy="2743200"/>
                          <a:chOff x="-1" y="-123938"/>
                          <a:chExt cx="7326759" cy="3650508"/>
                        </a:xfrm>
                      </wpg:grpSpPr>
                      <wps:wsp>
                        <wps:cNvPr id="489" name="Oval 489"/>
                        <wps:cNvSpPr/>
                        <wps:spPr>
                          <a:xfrm>
                            <a:off x="4859593"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0" name="Oval 490"/>
                        <wps:cNvSpPr/>
                        <wps:spPr>
                          <a:xfrm>
                            <a:off x="4859593"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1" name="Straight Connector 491"/>
                        <wps:cNvCnPr/>
                        <wps:spPr>
                          <a:xfrm>
                            <a:off x="4935793"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2" name="Oval 492"/>
                        <wps:cNvSpPr/>
                        <wps:spPr>
                          <a:xfrm>
                            <a:off x="4673665"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3" name="Oval 493"/>
                        <wps:cNvSpPr/>
                        <wps:spPr>
                          <a:xfrm>
                            <a:off x="4673665"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4" name="Straight Connector 494"/>
                        <wps:cNvCnPr/>
                        <wps:spPr>
                          <a:xfrm>
                            <a:off x="4749865"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5" name="Oval 495"/>
                        <wps:cNvSpPr/>
                        <wps:spPr>
                          <a:xfrm>
                            <a:off x="4478593"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6" name="Oval 496"/>
                        <wps:cNvSpPr/>
                        <wps:spPr>
                          <a:xfrm>
                            <a:off x="4478593"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7" name="Straight Connector 497"/>
                        <wps:cNvCnPr/>
                        <wps:spPr>
                          <a:xfrm>
                            <a:off x="4554793"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8" name="Oval 498"/>
                        <wps:cNvSpPr/>
                        <wps:spPr>
                          <a:xfrm>
                            <a:off x="4292665"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9" name="Oval 499"/>
                        <wps:cNvSpPr/>
                        <wps:spPr>
                          <a:xfrm>
                            <a:off x="4292665"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0" name="Straight Connector 500"/>
                        <wps:cNvCnPr/>
                        <wps:spPr>
                          <a:xfrm>
                            <a:off x="4368865"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1" name="Oval 501"/>
                        <wps:cNvSpPr/>
                        <wps:spPr>
                          <a:xfrm>
                            <a:off x="4097593"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2" name="Oval 502"/>
                        <wps:cNvSpPr/>
                        <wps:spPr>
                          <a:xfrm>
                            <a:off x="4097593"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3" name="Straight Connector 503"/>
                        <wps:cNvCnPr/>
                        <wps:spPr>
                          <a:xfrm>
                            <a:off x="4173793"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4" name="Oval 504"/>
                        <wps:cNvSpPr/>
                        <wps:spPr>
                          <a:xfrm>
                            <a:off x="3911665"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5" name="Oval 505"/>
                        <wps:cNvSpPr/>
                        <wps:spPr>
                          <a:xfrm>
                            <a:off x="3911665"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6" name="Straight Connector 506"/>
                        <wps:cNvCnPr/>
                        <wps:spPr>
                          <a:xfrm>
                            <a:off x="3987865"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7" name="Oval 507"/>
                        <wps:cNvSpPr/>
                        <wps:spPr>
                          <a:xfrm>
                            <a:off x="3716593"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8" name="Oval 508"/>
                        <wps:cNvSpPr/>
                        <wps:spPr>
                          <a:xfrm>
                            <a:off x="3716593"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9" name="Straight Connector 509"/>
                        <wps:cNvCnPr/>
                        <wps:spPr>
                          <a:xfrm>
                            <a:off x="3792793"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0" name="Oval 510"/>
                        <wps:cNvSpPr/>
                        <wps:spPr>
                          <a:xfrm>
                            <a:off x="3530665"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1" name="Oval 511"/>
                        <wps:cNvSpPr/>
                        <wps:spPr>
                          <a:xfrm>
                            <a:off x="3530665"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2" name="Straight Connector 512"/>
                        <wps:cNvCnPr/>
                        <wps:spPr>
                          <a:xfrm>
                            <a:off x="3606865"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3" name="Oval 513"/>
                        <wps:cNvSpPr/>
                        <wps:spPr>
                          <a:xfrm>
                            <a:off x="3299017"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4" name="Oval 514"/>
                        <wps:cNvSpPr/>
                        <wps:spPr>
                          <a:xfrm>
                            <a:off x="3299017"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5" name="Straight Connector 515"/>
                        <wps:cNvCnPr/>
                        <wps:spPr>
                          <a:xfrm>
                            <a:off x="3375217"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6" name="Oval 516"/>
                        <wps:cNvSpPr/>
                        <wps:spPr>
                          <a:xfrm>
                            <a:off x="3113089"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7" name="Oval 517"/>
                        <wps:cNvSpPr/>
                        <wps:spPr>
                          <a:xfrm>
                            <a:off x="3113089"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8" name="Straight Connector 518"/>
                        <wps:cNvCnPr/>
                        <wps:spPr>
                          <a:xfrm>
                            <a:off x="3189289"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9" name="Oval 519"/>
                        <wps:cNvSpPr/>
                        <wps:spPr>
                          <a:xfrm>
                            <a:off x="2918017"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0" name="Oval 520"/>
                        <wps:cNvSpPr/>
                        <wps:spPr>
                          <a:xfrm>
                            <a:off x="2918017"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1" name="Straight Connector 521"/>
                        <wps:cNvCnPr/>
                        <wps:spPr>
                          <a:xfrm>
                            <a:off x="2994217"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2" name="Oval 522"/>
                        <wps:cNvSpPr/>
                        <wps:spPr>
                          <a:xfrm>
                            <a:off x="2732089"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3" name="Oval 523"/>
                        <wps:cNvSpPr/>
                        <wps:spPr>
                          <a:xfrm>
                            <a:off x="2732089"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4" name="Straight Connector 524"/>
                        <wps:cNvCnPr/>
                        <wps:spPr>
                          <a:xfrm>
                            <a:off x="2808289"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5" name="Oval 525"/>
                        <wps:cNvSpPr/>
                        <wps:spPr>
                          <a:xfrm>
                            <a:off x="2537017"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6" name="Oval 526"/>
                        <wps:cNvSpPr/>
                        <wps:spPr>
                          <a:xfrm>
                            <a:off x="2537017"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7" name="Straight Connector 527"/>
                        <wps:cNvCnPr/>
                        <wps:spPr>
                          <a:xfrm>
                            <a:off x="2613217"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8" name="Oval 528"/>
                        <wps:cNvSpPr/>
                        <wps:spPr>
                          <a:xfrm>
                            <a:off x="2351089"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9" name="Oval 529"/>
                        <wps:cNvSpPr/>
                        <wps:spPr>
                          <a:xfrm>
                            <a:off x="2351089"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0" name="Straight Connector 530"/>
                        <wps:cNvCnPr/>
                        <wps:spPr>
                          <a:xfrm>
                            <a:off x="2427289"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1" name="Oval 531"/>
                        <wps:cNvSpPr/>
                        <wps:spPr>
                          <a:xfrm>
                            <a:off x="2156017"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2" name="Oval 532"/>
                        <wps:cNvSpPr/>
                        <wps:spPr>
                          <a:xfrm>
                            <a:off x="2156017"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3" name="Straight Connector 533"/>
                        <wps:cNvCnPr/>
                        <wps:spPr>
                          <a:xfrm>
                            <a:off x="2232217"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4" name="Oval 534"/>
                        <wps:cNvSpPr/>
                        <wps:spPr>
                          <a:xfrm>
                            <a:off x="1970089"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5" name="Oval 535"/>
                        <wps:cNvSpPr/>
                        <wps:spPr>
                          <a:xfrm>
                            <a:off x="1970089"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6" name="Straight Connector 536"/>
                        <wps:cNvCnPr/>
                        <wps:spPr>
                          <a:xfrm>
                            <a:off x="2046289"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7" name="Oval 537"/>
                        <wps:cNvSpPr/>
                        <wps:spPr>
                          <a:xfrm>
                            <a:off x="1735393"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8" name="Oval 538"/>
                        <wps:cNvSpPr/>
                        <wps:spPr>
                          <a:xfrm>
                            <a:off x="1735393"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9" name="Straight Connector 539"/>
                        <wps:cNvCnPr/>
                        <wps:spPr>
                          <a:xfrm>
                            <a:off x="1811593"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0" name="Oval 540"/>
                        <wps:cNvSpPr/>
                        <wps:spPr>
                          <a:xfrm>
                            <a:off x="1549465"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1" name="Oval 541"/>
                        <wps:cNvSpPr/>
                        <wps:spPr>
                          <a:xfrm>
                            <a:off x="1549465"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2" name="Straight Connector 542"/>
                        <wps:cNvCnPr/>
                        <wps:spPr>
                          <a:xfrm>
                            <a:off x="1625665"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3" name="Oval 543"/>
                        <wps:cNvSpPr/>
                        <wps:spPr>
                          <a:xfrm>
                            <a:off x="1354393"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4" name="Oval 544"/>
                        <wps:cNvSpPr/>
                        <wps:spPr>
                          <a:xfrm>
                            <a:off x="1354393"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5" name="Straight Connector 545"/>
                        <wps:cNvCnPr/>
                        <wps:spPr>
                          <a:xfrm>
                            <a:off x="1430593"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6" name="Oval 546"/>
                        <wps:cNvSpPr/>
                        <wps:spPr>
                          <a:xfrm>
                            <a:off x="1168465"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7" name="Oval 547"/>
                        <wps:cNvSpPr/>
                        <wps:spPr>
                          <a:xfrm>
                            <a:off x="1168465"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8" name="Straight Connector 548"/>
                        <wps:cNvCnPr/>
                        <wps:spPr>
                          <a:xfrm>
                            <a:off x="1244665"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9" name="Oval 549"/>
                        <wps:cNvSpPr/>
                        <wps:spPr>
                          <a:xfrm>
                            <a:off x="973393"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0" name="Oval 550"/>
                        <wps:cNvSpPr/>
                        <wps:spPr>
                          <a:xfrm>
                            <a:off x="973393"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1" name="Straight Connector 551"/>
                        <wps:cNvCnPr/>
                        <wps:spPr>
                          <a:xfrm>
                            <a:off x="1049593"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2" name="Oval 552"/>
                        <wps:cNvSpPr/>
                        <wps:spPr>
                          <a:xfrm>
                            <a:off x="787465"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3" name="Oval 553"/>
                        <wps:cNvSpPr/>
                        <wps:spPr>
                          <a:xfrm>
                            <a:off x="787465"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4" name="Straight Connector 554"/>
                        <wps:cNvCnPr/>
                        <wps:spPr>
                          <a:xfrm>
                            <a:off x="863665"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5" name="Oval 555"/>
                        <wps:cNvSpPr/>
                        <wps:spPr>
                          <a:xfrm>
                            <a:off x="592393"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6" name="Oval 556"/>
                        <wps:cNvSpPr/>
                        <wps:spPr>
                          <a:xfrm>
                            <a:off x="592393"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7" name="Straight Connector 557"/>
                        <wps:cNvCnPr/>
                        <wps:spPr>
                          <a:xfrm>
                            <a:off x="668593"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8" name="Oval 558"/>
                        <wps:cNvSpPr/>
                        <wps:spPr>
                          <a:xfrm>
                            <a:off x="406465"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9" name="Oval 559"/>
                        <wps:cNvSpPr/>
                        <wps:spPr>
                          <a:xfrm>
                            <a:off x="406465"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0" name="Straight Connector 560"/>
                        <wps:cNvCnPr/>
                        <wps:spPr>
                          <a:xfrm>
                            <a:off x="482665"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1" name="Left Arrow 561"/>
                        <wps:cNvSpPr/>
                        <wps:spPr>
                          <a:xfrm>
                            <a:off x="4704811" y="908355"/>
                            <a:ext cx="838200" cy="3810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pic:pic xmlns:pic="http://schemas.openxmlformats.org/drawingml/2006/picture">
                        <pic:nvPicPr>
                          <pic:cNvPr id="562" name="Picture 562" descr="Résultat de recherche d'images pour &quot;foot above&quo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378" t="10400" r="31904" b="12602"/>
                          <a:stretch/>
                        </pic:blipFill>
                        <pic:spPr bwMode="auto">
                          <a:xfrm rot="16200000">
                            <a:off x="5992609" y="150261"/>
                            <a:ext cx="734533" cy="1933765"/>
                          </a:xfrm>
                          <a:prstGeom prst="rect">
                            <a:avLst/>
                          </a:prstGeom>
                          <a:noFill/>
                          <a:extLst>
                            <a:ext uri="{909E8E84-426E-40DD-AFC4-6F175D3DCCD1}">
                              <a14:hiddenFill xmlns:a14="http://schemas.microsoft.com/office/drawing/2010/main">
                                <a:solidFill>
                                  <a:srgbClr val="FFFFFF"/>
                                </a:solidFill>
                              </a14:hiddenFill>
                            </a:ext>
                          </a:extLst>
                        </pic:spPr>
                      </pic:pic>
                      <wps:wsp>
                        <wps:cNvPr id="563" name="Oval 563"/>
                        <wps:cNvSpPr/>
                        <wps:spPr>
                          <a:xfrm>
                            <a:off x="4877215"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4" name="Oval 564"/>
                        <wps:cNvSpPr/>
                        <wps:spPr>
                          <a:xfrm>
                            <a:off x="4877215"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5" name="Straight Connector 565"/>
                        <wps:cNvCnPr/>
                        <wps:spPr>
                          <a:xfrm>
                            <a:off x="4953415"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6" name="Oval 566"/>
                        <wps:cNvSpPr/>
                        <wps:spPr>
                          <a:xfrm>
                            <a:off x="4691287"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7" name="Oval 567"/>
                        <wps:cNvSpPr/>
                        <wps:spPr>
                          <a:xfrm>
                            <a:off x="4691287"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8" name="Straight Connector 568"/>
                        <wps:cNvCnPr/>
                        <wps:spPr>
                          <a:xfrm>
                            <a:off x="4767487"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9" name="Oval 569"/>
                        <wps:cNvSpPr/>
                        <wps:spPr>
                          <a:xfrm>
                            <a:off x="4496215"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0" name="Oval 570"/>
                        <wps:cNvSpPr/>
                        <wps:spPr>
                          <a:xfrm>
                            <a:off x="4496215"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1" name="Straight Connector 571"/>
                        <wps:cNvCnPr/>
                        <wps:spPr>
                          <a:xfrm>
                            <a:off x="4572415"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2" name="Oval 572"/>
                        <wps:cNvSpPr/>
                        <wps:spPr>
                          <a:xfrm>
                            <a:off x="4310287"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3" name="Oval 573"/>
                        <wps:cNvSpPr/>
                        <wps:spPr>
                          <a:xfrm>
                            <a:off x="4310287"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4" name="Straight Connector 574"/>
                        <wps:cNvCnPr/>
                        <wps:spPr>
                          <a:xfrm>
                            <a:off x="4386487"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5" name="Oval 575"/>
                        <wps:cNvSpPr/>
                        <wps:spPr>
                          <a:xfrm>
                            <a:off x="4115215" y="239576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6" name="Oval 576"/>
                        <wps:cNvSpPr/>
                        <wps:spPr>
                          <a:xfrm>
                            <a:off x="4115215" y="336502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7" name="Straight Connector 577"/>
                        <wps:cNvCnPr/>
                        <wps:spPr>
                          <a:xfrm>
                            <a:off x="4191415" y="2548162"/>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8" name="Oval 578"/>
                        <wps:cNvSpPr/>
                        <wps:spPr>
                          <a:xfrm>
                            <a:off x="3929287" y="239576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9" name="Oval 579"/>
                        <wps:cNvSpPr/>
                        <wps:spPr>
                          <a:xfrm>
                            <a:off x="3929287" y="336502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0" name="Straight Connector 580"/>
                        <wps:cNvCnPr/>
                        <wps:spPr>
                          <a:xfrm>
                            <a:off x="4005487" y="2548162"/>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81" name="Oval 581"/>
                        <wps:cNvSpPr/>
                        <wps:spPr>
                          <a:xfrm>
                            <a:off x="3734215" y="239576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2" name="Oval 582"/>
                        <wps:cNvSpPr/>
                        <wps:spPr>
                          <a:xfrm>
                            <a:off x="3734215" y="3365026"/>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3" name="Straight Connector 583"/>
                        <wps:cNvCnPr/>
                        <wps:spPr>
                          <a:xfrm>
                            <a:off x="3810415" y="2548162"/>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84" name="Oval 584"/>
                        <wps:cNvSpPr/>
                        <wps:spPr>
                          <a:xfrm>
                            <a:off x="3548287" y="239576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5" name="Oval 585"/>
                        <wps:cNvSpPr/>
                        <wps:spPr>
                          <a:xfrm>
                            <a:off x="3548287" y="3365026"/>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6" name="Straight Connector 586"/>
                        <wps:cNvCnPr/>
                        <wps:spPr>
                          <a:xfrm>
                            <a:off x="3624487" y="2548162"/>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87" name="Oval 587"/>
                        <wps:cNvSpPr/>
                        <wps:spPr>
                          <a:xfrm>
                            <a:off x="3316639"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8" name="Oval 588"/>
                        <wps:cNvSpPr/>
                        <wps:spPr>
                          <a:xfrm>
                            <a:off x="3316639"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9" name="Straight Connector 589"/>
                        <wps:cNvCnPr/>
                        <wps:spPr>
                          <a:xfrm>
                            <a:off x="3392839"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0" name="Oval 590"/>
                        <wps:cNvSpPr/>
                        <wps:spPr>
                          <a:xfrm>
                            <a:off x="3130711"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1" name="Oval 591"/>
                        <wps:cNvSpPr/>
                        <wps:spPr>
                          <a:xfrm>
                            <a:off x="3130711"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2" name="Straight Connector 592"/>
                        <wps:cNvCnPr/>
                        <wps:spPr>
                          <a:xfrm>
                            <a:off x="3206911"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3" name="Oval 593"/>
                        <wps:cNvSpPr/>
                        <wps:spPr>
                          <a:xfrm>
                            <a:off x="2935639"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4" name="Oval 594"/>
                        <wps:cNvSpPr/>
                        <wps:spPr>
                          <a:xfrm>
                            <a:off x="2935639"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5" name="Straight Connector 595"/>
                        <wps:cNvCnPr/>
                        <wps:spPr>
                          <a:xfrm>
                            <a:off x="3011839"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6" name="Oval 596"/>
                        <wps:cNvSpPr/>
                        <wps:spPr>
                          <a:xfrm>
                            <a:off x="2749711"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7" name="Oval 597"/>
                        <wps:cNvSpPr/>
                        <wps:spPr>
                          <a:xfrm>
                            <a:off x="2749711"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8" name="Straight Connector 598"/>
                        <wps:cNvCnPr/>
                        <wps:spPr>
                          <a:xfrm>
                            <a:off x="2825911"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9" name="Oval 599"/>
                        <wps:cNvSpPr/>
                        <wps:spPr>
                          <a:xfrm>
                            <a:off x="2554639"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0" name="Oval 600"/>
                        <wps:cNvSpPr/>
                        <wps:spPr>
                          <a:xfrm>
                            <a:off x="2554639"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1" name="Straight Connector 601"/>
                        <wps:cNvCnPr/>
                        <wps:spPr>
                          <a:xfrm>
                            <a:off x="2630839"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2" name="Oval 602"/>
                        <wps:cNvSpPr/>
                        <wps:spPr>
                          <a:xfrm>
                            <a:off x="2368711"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3" name="Oval 603"/>
                        <wps:cNvSpPr/>
                        <wps:spPr>
                          <a:xfrm>
                            <a:off x="2368711"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4" name="Straight Connector 604"/>
                        <wps:cNvCnPr/>
                        <wps:spPr>
                          <a:xfrm>
                            <a:off x="2444911"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5" name="Oval 605"/>
                        <wps:cNvSpPr/>
                        <wps:spPr>
                          <a:xfrm>
                            <a:off x="2173639"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6" name="Oval 606"/>
                        <wps:cNvSpPr/>
                        <wps:spPr>
                          <a:xfrm>
                            <a:off x="2173639"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7" name="Straight Connector 607"/>
                        <wps:cNvCnPr/>
                        <wps:spPr>
                          <a:xfrm>
                            <a:off x="2249839"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8" name="Oval 608"/>
                        <wps:cNvSpPr/>
                        <wps:spPr>
                          <a:xfrm>
                            <a:off x="1987711"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9" name="Oval 609"/>
                        <wps:cNvSpPr/>
                        <wps:spPr>
                          <a:xfrm>
                            <a:off x="1987711"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0" name="Straight Connector 610"/>
                        <wps:cNvCnPr/>
                        <wps:spPr>
                          <a:xfrm>
                            <a:off x="2063911"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11" name="Oval 611"/>
                        <wps:cNvSpPr/>
                        <wps:spPr>
                          <a:xfrm>
                            <a:off x="1753015"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2" name="Oval 612"/>
                        <wps:cNvSpPr/>
                        <wps:spPr>
                          <a:xfrm>
                            <a:off x="1753015"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3" name="Straight Connector 613"/>
                        <wps:cNvCnPr/>
                        <wps:spPr>
                          <a:xfrm>
                            <a:off x="1829215"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14" name="Oval 614"/>
                        <wps:cNvSpPr/>
                        <wps:spPr>
                          <a:xfrm>
                            <a:off x="1567087"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5" name="Oval 615"/>
                        <wps:cNvSpPr/>
                        <wps:spPr>
                          <a:xfrm>
                            <a:off x="1567087"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6" name="Straight Connector 616"/>
                        <wps:cNvCnPr/>
                        <wps:spPr>
                          <a:xfrm>
                            <a:off x="1643287"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17" name="Oval 617"/>
                        <wps:cNvSpPr/>
                        <wps:spPr>
                          <a:xfrm>
                            <a:off x="1372015"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8" name="Oval 618"/>
                        <wps:cNvSpPr/>
                        <wps:spPr>
                          <a:xfrm>
                            <a:off x="1372015"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9" name="Straight Connector 619"/>
                        <wps:cNvCnPr/>
                        <wps:spPr>
                          <a:xfrm>
                            <a:off x="1448215"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0" name="Oval 620"/>
                        <wps:cNvSpPr/>
                        <wps:spPr>
                          <a:xfrm>
                            <a:off x="1186087"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1" name="Oval 621"/>
                        <wps:cNvSpPr/>
                        <wps:spPr>
                          <a:xfrm>
                            <a:off x="1186087"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2" name="Straight Connector 622"/>
                        <wps:cNvCnPr/>
                        <wps:spPr>
                          <a:xfrm>
                            <a:off x="1262287"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3" name="Oval 623"/>
                        <wps:cNvSpPr/>
                        <wps:spPr>
                          <a:xfrm>
                            <a:off x="991015"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4" name="Oval 624"/>
                        <wps:cNvSpPr/>
                        <wps:spPr>
                          <a:xfrm>
                            <a:off x="991015"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5" name="Straight Connector 625"/>
                        <wps:cNvCnPr/>
                        <wps:spPr>
                          <a:xfrm>
                            <a:off x="1067215"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6" name="Oval 626"/>
                        <wps:cNvSpPr/>
                        <wps:spPr>
                          <a:xfrm>
                            <a:off x="805087"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7" name="Oval 627"/>
                        <wps:cNvSpPr/>
                        <wps:spPr>
                          <a:xfrm>
                            <a:off x="805087"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8" name="Straight Connector 628"/>
                        <wps:cNvCnPr/>
                        <wps:spPr>
                          <a:xfrm>
                            <a:off x="881287"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9" name="Oval 629"/>
                        <wps:cNvSpPr/>
                        <wps:spPr>
                          <a:xfrm>
                            <a:off x="610015"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0" name="Oval 630"/>
                        <wps:cNvSpPr/>
                        <wps:spPr>
                          <a:xfrm>
                            <a:off x="610015"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1" name="Straight Connector 631"/>
                        <wps:cNvCnPr/>
                        <wps:spPr>
                          <a:xfrm>
                            <a:off x="686215"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32" name="Oval 632"/>
                        <wps:cNvSpPr/>
                        <wps:spPr>
                          <a:xfrm>
                            <a:off x="424087"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3" name="Oval 633"/>
                        <wps:cNvSpPr/>
                        <wps:spPr>
                          <a:xfrm>
                            <a:off x="424087"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4" name="Straight Connector 634"/>
                        <wps:cNvCnPr/>
                        <wps:spPr>
                          <a:xfrm>
                            <a:off x="500287"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35" name="Picture 635" descr="Résultat de recherche d'images pour &quot;foot above&quo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378" t="10400" r="31904" b="12602"/>
                          <a:stretch/>
                        </pic:blipFill>
                        <pic:spPr bwMode="auto">
                          <a:xfrm rot="16200000">
                            <a:off x="2595138" y="2017178"/>
                            <a:ext cx="734533" cy="1933765"/>
                          </a:xfrm>
                          <a:prstGeom prst="rect">
                            <a:avLst/>
                          </a:prstGeom>
                          <a:noFill/>
                          <a:extLst>
                            <a:ext uri="{909E8E84-426E-40DD-AFC4-6F175D3DCCD1}">
                              <a14:hiddenFill xmlns:a14="http://schemas.microsoft.com/office/drawing/2010/main">
                                <a:solidFill>
                                  <a:srgbClr val="FFFFFF"/>
                                </a:solidFill>
                              </a14:hiddenFill>
                            </a:ext>
                          </a:extLst>
                        </pic:spPr>
                      </pic:pic>
                      <wps:wsp>
                        <wps:cNvPr id="636" name="TextBox 5"/>
                        <wps:cNvSpPr txBox="1"/>
                        <wps:spPr>
                          <a:xfrm>
                            <a:off x="-1" y="-123938"/>
                            <a:ext cx="1643170" cy="494113"/>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wps:txbx>
                        <wps:bodyPr wrap="square" rtlCol="0">
                          <a:noAutofit/>
                        </wps:bodyPr>
                      </wps:wsp>
                      <wps:wsp>
                        <wps:cNvPr id="637" name="Straight Arrow Connector 637"/>
                        <wps:cNvCnPr/>
                        <wps:spPr>
                          <a:xfrm>
                            <a:off x="482665" y="3693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38" name="TextBox 205"/>
                        <wps:cNvSpPr txBox="1"/>
                        <wps:spPr>
                          <a:xfrm>
                            <a:off x="4457373" y="-123938"/>
                            <a:ext cx="1437160" cy="498409"/>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wps:txbx>
                        <wps:bodyPr wrap="square" rtlCol="0">
                          <a:noAutofit/>
                        </wps:bodyPr>
                      </wps:wsp>
                      <wps:wsp>
                        <wps:cNvPr id="639" name="Straight Arrow Connector 639"/>
                        <wps:cNvCnPr/>
                        <wps:spPr>
                          <a:xfrm flipH="1">
                            <a:off x="4935793" y="373599"/>
                            <a:ext cx="4959" cy="27261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0" name="TextBox 208"/>
                        <wps:cNvSpPr txBox="1"/>
                        <wps:spPr>
                          <a:xfrm>
                            <a:off x="32935" y="1583360"/>
                            <a:ext cx="1338977" cy="538763"/>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wps:txbx>
                        <wps:bodyPr wrap="square" rtlCol="0">
                          <a:noAutofit/>
                        </wps:bodyPr>
                      </wps:wsp>
                      <wps:wsp>
                        <wps:cNvPr id="641" name="Straight Arrow Connector 641"/>
                        <wps:cNvCnPr/>
                        <wps:spPr>
                          <a:xfrm>
                            <a:off x="515609"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2" name="TextBox 210"/>
                        <wps:cNvSpPr txBox="1"/>
                        <wps:spPr>
                          <a:xfrm>
                            <a:off x="1359739" y="1615346"/>
                            <a:ext cx="1329387" cy="506946"/>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wps:txbx>
                        <wps:bodyPr wrap="square" rtlCol="0">
                          <a:noAutofit/>
                        </wps:bodyPr>
                      </wps:wsp>
                      <wps:wsp>
                        <wps:cNvPr id="643" name="Straight Arrow Connector 643"/>
                        <wps:cNvCnPr/>
                        <wps:spPr>
                          <a:xfrm>
                            <a:off x="1842625"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4" name="TextBox 212"/>
                        <wps:cNvSpPr txBox="1"/>
                        <wps:spPr>
                          <a:xfrm>
                            <a:off x="3522256" y="1615218"/>
                            <a:ext cx="1049581" cy="507074"/>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3</w:t>
                              </w:r>
                            </w:p>
                          </w:txbxContent>
                        </wps:txbx>
                        <wps:bodyPr wrap="square" rtlCol="0">
                          <a:noAutofit/>
                        </wps:bodyPr>
                      </wps:wsp>
                      <wps:wsp>
                        <wps:cNvPr id="645" name="Straight Arrow Connector 645"/>
                        <wps:cNvCnPr/>
                        <wps:spPr>
                          <a:xfrm>
                            <a:off x="4005487"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6" name="TextBox 214"/>
                        <wps:cNvSpPr txBox="1"/>
                        <wps:spPr>
                          <a:xfrm>
                            <a:off x="4477876" y="1615346"/>
                            <a:ext cx="1197167" cy="506946"/>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4</w:t>
                              </w:r>
                            </w:p>
                          </w:txbxContent>
                        </wps:txbx>
                        <wps:bodyPr wrap="square" rtlCol="0">
                          <a:noAutofit/>
                        </wps:bodyPr>
                      </wps:wsp>
                      <wps:wsp>
                        <wps:cNvPr id="647" name="Straight Arrow Connector 647"/>
                        <wps:cNvCnPr/>
                        <wps:spPr>
                          <a:xfrm>
                            <a:off x="4961258"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4" o:spid="_x0000_s1026" style="width:467.35pt;height:3in;mso-position-horizontal-relative:char;mso-position-vertical-relative:line" coordorigin=",-1239" coordsize="73267,365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">
                <v:oval id="Oval 489" o:spid="_x0000_s1027" style="position:absolute;left:48595;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gdG8EA&#10;AADcAAAADwAAAGRycy9kb3ducmV2LnhtbESP3WrCQBCF7wu+wzKCN6IbpVSNriKCoPSq0QcYs2MS&#10;zM6G7Kjx7d1CoZeH7/xwVpvO1epBbag8G5iME1DEubcVFwbOp/1oDioIssXaMxl4UYDNuvexwtT6&#10;J//QI5NCxRIOKRooRZpU65CX5DCMfUMc2dW3DiXKttC2xWcsd7WeJsmXdlhxXCixoV1J+S27OwOX&#10;iMO3VLPpUSbnrW+GrpgNjRn0u+0SlFAn/+a/9MEa+Jwv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IHRv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490" o:spid="_x0000_s1028" style="position:absolute;left:48595;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W78A&#10;AADcAAAADwAAAGRycy9kb3ducmV2LnhtbERPzWrCQBC+F3yHZQQvohulVJu6ihQKlp6qPsA0O02C&#10;2dmQHTW+vXMQPH58/6tNHxpzoS7VkR3MphkY4iL6mksHx8PXZAkmCbLHJjI5uFGCzXrwssLcxyv/&#10;0mUvpdEQTjk6qETa3NpUVBQwTWNLrNx/7AKKwq60vsOrhofGzrPszQasWRsqbOmzouK0PwcHf0qn&#10;H6kX82+ZHbexHYdyMXZuNOy3H2CEenmKH+6dd/D6rvP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qyJb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491" o:spid="_x0000_s1029" style="position:absolute;visibility:visible;mso-wrap-style:square" from="49357,7986" to="49357,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vJScUAAADcAAAADwAAAGRycy9kb3ducmV2LnhtbESP3WrCQBSE7wu+w3KE3tWNYkVjNtKK&#10;pYVCiz8PcMwek2j2bNzdanx7t1Do5TAz3zDZojONuJDztWUFw0ECgriwuuZSwW779jQF4QOyxsYy&#10;KbiRh0Xee8gw1fbKa7psQikihH2KCqoQ2lRKX1Rk0A9sSxy9g3UGQ5SulNrhNcJNI0dJMpEGa44L&#10;Fba0rKg4bX6MguevzyO9vptyZSfftd2e92OeOaUe+93LHESgLvyH/9ofWsF4NoTfM/EIy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2vJScUAAADcAAAADwAAAAAAAAAA&#10;AAAAAAChAgAAZHJzL2Rvd25yZXYueG1sUEsFBgAAAAAEAAQA+QAAAJMDAAAAAA==&#10;" strokecolor="#ffc000" strokeweight="3pt"/>
                <v:oval id="Oval 492" o:spid="_x0000_s1030" style="position:absolute;left:46736;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Zt8IA&#10;AADcAAAADwAAAGRycy9kb3ducmV2LnhtbESPy4rCQBBF94L/0JQwGxk7BvGRsRURBkZc+fiAmnSZ&#10;hElXh3Spmb+3BcHl5dwHd7nuXK1u1IbKs4HxKAFFnHtbcWHgfPr+nIMKgmyx9kwG/inAetXvLTGz&#10;/s4Huh2lULGEQ4YGSpEm0zrkJTkMI98QR3bxrUOJsi20bfEey12t0ySZaocVx4USG9qWlP8dr87A&#10;b8RhL9Us3cn4vPHN0BWzoTEfg27zBUqok7f5lf6xBiaLF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NRm3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493" o:spid="_x0000_s1031" style="position:absolute;left:46736;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m8LMMA&#10;AADcAAAADwAAAGRycy9kb3ducmV2LnhtbESP3WrCQBCF74W+wzIFb6RuTKVq6ipBKFi80voA0+w0&#10;Cc3Ohuw0Sd/eLRS8PHznh7Pdj65RPXWh9mxgMU9AERfe1lwauH68Pa1BBUG22HgmA78UYL97mGwx&#10;s37gM/UXKVUs4ZChgUqkzbQORUUOw9y3xJF9+c6hRNmV2nY4xHLX6DRJXrTDmuNChS0dKiq+Lz/O&#10;wGfE4ST1Kn2XxTX37cyVq5kx08cxfwUlNMrd/J8+WgPLzTP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m8LM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494" o:spid="_x0000_s1032" style="position:absolute;visibility:visible;mso-wrap-style:square" from="47498,7986" to="47498,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xq0cQAAADcAAAADwAAAGRycy9kb3ducmV2LnhtbESP0WoCMRRE3wX/IVzBt5q1rKKrUdpS&#10;USgo1X7AdXPdXd3cbJOo279vCgUfh5k5w8yXranFjZyvLCsYDhIQxLnVFRcKvg6rpwkIH5A11pZJ&#10;wQ95WC66nTlm2t75k277UIgIYZ+hgjKEJpPS5yUZ9APbEEfvZJ3BEKUrpHZ4j3BTy+ckGUuDFceF&#10;Eht6Kym/7K9GwWj7cabXtSne7XhX2cP3MeWpU6rfa19mIAK14RH+b2+0gnSawt+Ze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HGrRxAAAANwAAAAPAAAAAAAAAAAA&#10;AAAAAKECAABkcnMvZG93bnJldi54bWxQSwUGAAAAAAQABAD5AAAAkgMAAAAA&#10;" strokecolor="#ffc000" strokeweight="3pt"/>
                <v:oval id="Oval 495" o:spid="_x0000_s1033" style="position:absolute;left:44785;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yBw8MA&#10;AADcAAAADwAAAGRycy9kb3ducmV2LnhtbESP3WrCQBCF74W+wzIFb6RuDLVq6ipBKFi80voA0+w0&#10;Cc3Ohuw0Sd/eLRS8PHznh7Pdj65RPXWh9mxgMU9AERfe1lwauH68Pa1BBUG22HgmA78UYL97mGwx&#10;s37gM/UXKVUs4ZChgUqkzbQORUUOw9y3xJF9+c6hRNmV2nY4xHLX6DRJXrTDmuNChS0dKiq+Lz/O&#10;wGfE4ST1Kn2XxTX37cyVq5kx08cxfwUlNMrd/J8+WgPPmyX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yBw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496" o:spid="_x0000_s1034" style="position:absolute;left:44785;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4ftMIA&#10;AADcAAAADwAAAGRycy9kb3ducmV2LnhtbESP3WrCQBCF7wt9h2UEb0Q3hpLY6CpSKFh6Vc0DTLNj&#10;EszOhuxU49u7hUIvD9/54Wx2o+vUlYbQejawXCSgiCtvW64NlKf3+QpUEGSLnWcycKcAu+3z0wYL&#10;62/8Rdej1CqWcCjQQCPSF1qHqiGHYeF74sjOfnAoUQ61tgPeYrnrdJokmXbYclxosKe3hqrL8ccZ&#10;+I44fEqbpx+yLPe+n7k6nxkznYz7NSihUf7Nf+mDNfDym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h+0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497" o:spid="_x0000_s1035" style="position:absolute;visibility:visible;mso-wrap-style:square" from="45547,7986" to="45547,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70psUAAADcAAAADwAAAGRycy9kb3ducmV2LnhtbESP0WoCMRRE3wX/IVzBt5pVrNbVKFUU&#10;C4VKtR9wu7nurt3crEnU9e+bQsHHYWbOMLNFYypxJedLywr6vQQEcWZ1ybmCr8Pm6QWED8gaK8uk&#10;4E4eFvN2a4aptjf+pOs+5CJC2KeooAihTqX0WUEGfc/WxNE7WmcwROlyqR3eItxUcpAkI2mw5LhQ&#10;YE2rgrKf/cUoeP54P9Fya/K1He1Kezh/D3nilOp2mtcpiEBNeIT/229awXAyhr8z8Qj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870psUAAADcAAAADwAAAAAAAAAA&#10;AAAAAAChAgAAZHJzL2Rvd25yZXYueG1sUEsFBgAAAAAEAAQA+QAAAJMDAAAAAA==&#10;" strokecolor="#ffc000" strokeweight="3pt"/>
                <v:oval id="Oval 498" o:spid="_x0000_s1036" style="position:absolute;left:42926;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0uXb8A&#10;AADcAAAADwAAAGRycy9kb3ducmV2LnhtbERPzWrCQBC+F3yHZQQvohulVJu6ihQKlp6qPsA0O02C&#10;2dmQHTW+vXMQPH58/6tNHxpzoS7VkR3MphkY4iL6mksHx8PXZAkmCbLHJjI5uFGCzXrwssLcxyv/&#10;0mUvpdEQTjk6qETa3NpUVBQwTWNLrNx/7AKKwq60vsOrhofGzrPszQasWRsqbOmzouK0PwcHf0qn&#10;H6kX82+ZHbexHYdyMXZuNOy3H2CEenmKH+6dd/D6rmv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3S5d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499" o:spid="_x0000_s1037" style="position:absolute;left:42926;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GLxsEA&#10;AADcAAAADwAAAGRycy9kb3ducmV2LnhtbESP3WrCQBCF7wu+wzKCN6IbpVSNriKCoPSq0QcYs2MS&#10;zM6G7Kjx7d1CoZeH7/xwVpvO1epBbag8G5iME1DEubcVFwbOp/1oDioIssXaMxl4UYDNuvexwtT6&#10;J//QI5NCxRIOKRooRZpU65CX5DCMfUMc2dW3DiXKttC2xWcsd7WeJsmXdlhxXCixoV1J+S27OwOX&#10;iMO3VLPpUSbnrW+GrpgNjRn0u+0SlFAn/+a/9MEa+Fws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Ri8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00" o:spid="_x0000_s1038" style="position:absolute;visibility:visible;mso-wrap-style:square" from="43688,7986" to="43688,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2yMIAAADcAAAADwAAAGRycy9kb3ducmV2LnhtbERPzUrDQBC+C32HZQrezKaipcZsSiuK&#10;gqC09QHG7DRJm52Nu2sb3945CB4/vv9yObpenSjEzrOBWZaDIq697bgx8LF7ulqAignZYu+ZDPxQ&#10;hGU1uSixsP7MGzptU6MkhGOBBtqUhkLrWLfkMGZ+IBZu74PDJDA02gY8S7jr9XWez7XDjqWhxYEe&#10;WqqP229n4Pbt9UDrZ9c8+vl753dfnzd8F4y5nI6re1CJxvQv/nO/WPHlMl/OyBHQ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z2yMIAAADcAAAADwAAAAAAAAAAAAAA&#10;AAChAgAAZHJzL2Rvd25yZXYueG1sUEsFBgAAAAAEAAQA+QAAAJADAAAAAA==&#10;" strokecolor="#ffc000" strokeweight="3pt"/>
                <v:oval id="Oval 501" o:spid="_x0000_s1039" style="position:absolute;left:40975;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d2sAA&#10;AADcAAAADwAAAGRycy9kb3ducmV2LnhtbESP3YrCMBCF7xd8hzDC3oimFVylGkUEQdkrfx5gbMa2&#10;2ExKM2r37c2C4OXhOz+cxapztXpQGyrPBtJRAoo497biwsD5tB3OQAVBtlh7JgN/FGC17H0tMLP+&#10;yQd6HKVQsYRDhgZKkSbTOuQlOQwj3xBHdvWtQ4myLbRt8RnLXa3HSfKjHVYcF0psaFNSfjvenYFL&#10;xOFXqul4L+l57ZuBK6YDY7773XoOSqiTj/md3lkDkySF/zPxCO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wd2s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02" o:spid="_x0000_s1040" style="position:absolute;left:40975;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DrcAA&#10;AADcAAAADwAAAGRycy9kb3ducmV2LnhtbESP3YrCMBCF7xd8hzDC3oimFnaVahQRBMUrfx5gbMa2&#10;2ExKM2r37Y2w4OXhOz+c+bJztXpQGyrPBsajBBRx7m3FhYHzaTOcggqCbLH2TAb+KMBy0fuaY2b9&#10;kw/0OEqhYgmHDA2UIk2mdchLchhGviGO7OpbhxJlW2jb4jOWu1qnSfKrHVYcF0psaF1SfjvenYFL&#10;xGEv1STdyfi88s3AFZOBMd/9bjUDJdTJx/yf3loDP0kK7zPxCO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6Dr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03" o:spid="_x0000_s1041" style="position:absolute;visibility:visible;mso-wrap-style:square" from="41737,7894" to="41737,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5ov8QAAADcAAAADwAAAGRycy9kb3ducmV2LnhtbESP0WoCMRRE3wv+Q7iCbzWrtlK3RlGx&#10;KBSUqh9wu7nurm5u1iTV9e8bodDHYebMMONpYypxJedLywp63QQEcWZ1ybmCw/7j+Q2ED8gaK8uk&#10;4E4eppPW0xhTbW/8RdddyEUsYZ+igiKEOpXSZwUZ9F1bE0fvaJ3BEKXLpXZ4i+Wmkv0kGUqDJceF&#10;AmtaFJSddz9Gwevm80TzlcmXdrgt7f7y/cIjp1Sn3czeQQRqwn/4j17ryCUDeJyJR0BO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Hmi/xAAAANwAAAAPAAAAAAAAAAAA&#10;AAAAAKECAABkcnMvZG93bnJldi54bWxQSwUGAAAAAAQABAD5AAAAkgMAAAAA&#10;" strokecolor="#ffc000" strokeweight="3pt"/>
                <v:oval id="Oval 504" o:spid="_x0000_s1042" style="position:absolute;left:39116;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QsEA&#10;AADcAAAADwAAAGRycy9kb3ducmV2LnhtbESP3WrCQBCF7wu+wzKCN6IbxWpJXUUEQfGq0QcYs9Mk&#10;NDsbsqPGt3cFoZeH7/xwluvO1epGbag8G5iME1DEubcVFwbOp93oC1QQZIu1ZzLwoADrVe9jian1&#10;d/6hWyaFiiUcUjRQijSp1iEvyWEY+4Y4sl/fOpQo20LbFu+x3NV6miRz7bDiuFBiQ9uS8r/s6gxc&#10;Ig5HqRbTg0zOG98MXbEYGjPod5tvUEKd/Jvf6b018JnM4HUmHgG9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7vk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05" o:spid="_x0000_s1043" style="position:absolute;left:39116;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cb2cIA&#10;AADcAAAADwAAAGRycy9kb3ducmV2LnhtbESP3WrCQBCF7wu+wzIFb0Q3BlIldRURChavtD7ANDtN&#10;QrOzITtN4tu7BcHLw3d+OJvd6BrVUxdqzwaWiwQUceFtzaWB69fHfA0qCLLFxjMZuFGA3XbyssHc&#10;+oHP1F+kVLGEQ44GKpE21zoUFTkMC98SR/bjO4cSZVdq2+EQy12j0yR50w5rjgsVtnSoqPi9/DkD&#10;3xGHk9Sr9FOW171vZ65czYyZvo77d1BCozzNj/TRGsiSDP7PxCO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Nxv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06" o:spid="_x0000_s1044" style="position:absolute;visibility:visible;mso-wrap-style:square" from="39878,7894" to="39878,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LJ8UAAADcAAAADwAAAGRycy9kb3ducmV2LnhtbESP3WrCQBSE7wXfYTlC75qNpQ0aXcWW&#10;lhYKij8PcMwek2j2bLq71fj2bqHg5TDzzTDTeWcacSbna8sKhkkKgriwuuZSwW778TgC4QOyxsYy&#10;KbiSh/ms35tiru2F13TehFLEEvY5KqhCaHMpfVGRQZ/Yljh6B+sMhihdKbXDSyw3jXxK00warDku&#10;VNjSW0XFafNrFLwsv4/0+mnKd5utarv92T/z2Cn1MOgWExCBunAP/9NfOnJpBn9n4h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mnLJ8UAAADcAAAADwAAAAAAAAAA&#10;AAAAAAChAgAAZHJzL2Rvd25yZXYueG1sUEsFBgAAAAAEAAQA+QAAAJMDAAAAAA==&#10;" strokecolor="#ffc000" strokeweight="3pt"/>
                <v:oval id="Oval 507" o:spid="_x0000_s1045" style="position:absolute;left:37165;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kgNcEA&#10;AADcAAAADwAAAGRycy9kb3ducmV2LnhtbESP3WrCQBCF74W+wzIFb0Q3CpoSXUUKhYpXah5gmh2T&#10;YHY2ZKca394VBC8P3/nhrDa9a9SVulB7NjCdJKCIC29rLg3kp5/xF6ggyBYbz2TgTgE264/BCjPr&#10;b3yg61FKFUs4ZGigEmkzrUNRkcMw8S1xZGffOZQou1LbDm+x3DV6liQL7bDmuFBhS98VFZfjvzPw&#10;F3HYS53OdjLNt74duTIdGTP87LdLUEK9vM2v9K81ME9SeJ6JR0C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pIDX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08" o:spid="_x0000_s1046" style="position:absolute;left:37165;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a0R78A&#10;AADcAAAADwAAAGRycy9kb3ducmV2LnhtbERPzWrCQBC+F3yHZQq9SN0otJboGoIgVHqq9QGm2TEJ&#10;zc6G7Kjx7Z2D0OPH978uxtCZCw2pjexgPsvAEFfRt1w7OP7sXj/AJEH22EUmBzdKUGwmT2vMfbzy&#10;N10OUhsN4ZSjg0akz61NVUMB0yz2xMqd4hBQFA619QNeNTx0dpFl7zZgy9rQYE/bhqq/wzk4+FU6&#10;fUm7XOxlfixjPw31curcy/NYrsAIjfIvfrg/vYO3TNfqGT0CdnM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NrRH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09" o:spid="_x0000_s1047" style="position:absolute;visibility:visible;mso-wrap-style:square" from="37927,7894" to="37927,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fVcQAAADcAAAADwAAAGRycy9kb3ducmV2LnhtbESP0WrCQBRE3wX/YblC33SjtKIxG9HS&#10;0oLQovYDbrPXJJq9m+5uNf37riD4OMycGSZbdqYRZ3K+tqxgPEpAEBdW11wq+Nq/DmcgfEDW2Fgm&#10;BX/kYZn3exmm2l54S+ddKEUsYZ+igiqENpXSFxUZ9CPbEkfvYJ3BEKUrpXZ4ieWmkZMkmUqDNceF&#10;Clt6rqg47X6NgqePzZHWb6Z8sdPP2u5/vh957pR6GHSrBYhAXbiHb/S7jlwyh+uZeAR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9l9VxAAAANwAAAAPAAAAAAAAAAAA&#10;AAAAAKECAABkcnMvZG93bnJldi54bWxQSwUGAAAAAAQABAD5AAAAkgMAAAAA&#10;" strokecolor="#ffc000" strokeweight="3pt"/>
                <v:oval id="Oval 510" o:spid="_x0000_s1048" style="position:absolute;left:35306;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kunL8A&#10;AADcAAAADwAAAGRycy9kb3ducmV2LnhtbERPzWrCQBC+C77DMoIXqZsIaomuIkLB4qnWB5hmxySY&#10;nQ3ZqaZv3zkUevz4/rf7IbTmQX1qIjvI5xkY4jL6hisH18+3l1cwSZA9tpHJwQ8l2O/Goy0WPj75&#10;gx4XqYyGcCrQQS3SFdamsqaAaR47YuVusQ8oCvvK+h6fGh5au8iylQ3YsDbU2NGxpvJ++Q4OvpRO&#10;Z2nWi3fJr4fYzUK1njk3nQyHDRihQf7Ff+6Td7DMdb6e0SNgd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mS6c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11" o:spid="_x0000_s1049" style="position:absolute;left:35306;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LB8EA&#10;AADcAAAADwAAAGRycy9kb3ducmV2LnhtbESP3WrCQBCF74W+wzIFb0Q3ETQluooUChWv/HmAaXZM&#10;gtnZkJ1qfHtXELw8fOeHs1z3rlFX6kLt2UA6SUARF97WXBo4HX/GX6CCIFtsPJOBOwVYrz4GS8yt&#10;v/GergcpVSzhkKOBSqTNtQ5FRQ7DxLfEkZ1951Ci7EptO7zFctfoaZLMtcOa40KFLX1XVFwO/87A&#10;X8RhJ3U23Up62vh25MpsZMzws98sQAn18ja/0r/WwCxN4XkmHgG9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Viwf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12" o:spid="_x0000_s1050" style="position:absolute;visibility:visible;mso-wrap-style:square" from="36068,7894" to="36068,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tb+cQAAADcAAAADwAAAGRycy9kb3ducmV2LnhtbESP0WoCMRRE3wX/IVyhb5pVVOxqlLZY&#10;FApKtR9wu7nurm5utknU9e9NQfBxmDkzzGzRmEpcyPnSsoJ+LwFBnFldcq7gZ//ZnYDwAVljZZkU&#10;3MjDYt5uzTDV9srfdNmFXMQS9ikqKEKoUyl9VpBB37M1cfQO1hkMUbpcaofXWG4qOUiSsTRYclwo&#10;sKaPgrLT7mwUjDZfR3pfmXxpx9vS7v9+h/zqlHrpNG9TEIGa8Aw/6LWOXH8A/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i1v5xAAAANwAAAAPAAAAAAAAAAAA&#10;AAAAAKECAABkcnMvZG93bnJldi54bWxQSwUGAAAAAAQABAD5AAAAkgMAAAAA&#10;" strokecolor="#ffc000" strokeweight="3pt"/>
                <v:oval id="Oval 513" o:spid="_x0000_s1051" style="position:absolute;left:3299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w68MA&#10;AADcAAAADwAAAGRycy9kb3ducmV2LnhtbESP3WrCQBCF7wu+wzKCN6HZJKWNpK4igmDpVa0PMM2O&#10;SWh2NmRHjW/fLRR6efjOD2e1mVyvrjSGzrOBPM1AEdfedtwYOH3uH5eggiBb7D2TgTsF2KxnDyus&#10;rL/xB12P0qhYwqFCA63IUGkd6pYchtQPxJGd/ehQohwbbUe8xXLX6yLLXrTDjuNCiwPtWqq/jxdn&#10;4Cvi8C5dWbxJftr6IXFNmRizmE/bV1BCk/yb/9IHa+A5f4L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uw6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14" o:spid="_x0000_s1052" style="position:absolute;left:3299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Ion8MA&#10;AADcAAAADwAAAGRycy9kb3ducmV2LnhtbESP3WrCQBCF7wu+wzKCN6HZJLSNpK4igmDpVa0PMM2O&#10;SWh2NmRHjW/fLRR6efjOD2e1mVyvrjSGzrOBPM1AEdfedtwYOH3uH5eggiBb7D2TgTsF2KxnDyus&#10;rL/xB12P0qhYwqFCA63IUGkd6pYchtQPxJGd/ehQohwbbUe8xXLX6yLLXrTDjuNCiwPtWqq/jxdn&#10;4Cvi8C5dWbxJftr6IXFNmRizmE/bV1BCk/yb/9IHa+A5f4L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Ion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515" o:spid="_x0000_s1053" style="position:absolute;visibility:visible;mso-wrap-style:square" from="33752,7849" to="3375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LDjcQAAADcAAAADwAAAGRycy9kb3ducmV2LnhtbESP0WoCMRRE3wX/IVzBN81aVOxqlLZY&#10;FApKtR9wu7nurm5u1iTV9e9NQfBxmDkzzGzRmEpcyPnSsoJBPwFBnFldcq7gZ//Zm4DwAVljZZkU&#10;3MjDYt5uzTDV9srfdNmFXMQS9ikqKEKoUyl9VpBB37c1cfQO1hkMUbpcaofXWG4q+ZIkY2mw5LhQ&#10;YE0fBWWn3Z9RMNp8Hel9ZfKlHW9Luz//DvnVKdXtNG9TEIGa8Aw/6LWO3GAE/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YsONxAAAANwAAAAPAAAAAAAAAAAA&#10;AAAAAKECAABkcnMvZG93bnJldi54bWxQSwUGAAAAAAQABAD5AAAAkgMAAAAA&#10;" strokecolor="#ffc000" strokeweight="3pt"/>
                <v:oval id="Oval 516" o:spid="_x0000_s1054" style="position:absolute;left:3113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Tc8IA&#10;AADcAAAADwAAAGRycy9kb3ducmV2LnhtbESP3UrDQBCF7wu+wzKCN8FuEmgjabchCAWlV619gDE7&#10;TYLZ2ZCdtvHtXUHw8vCdH862mt2gbjSF3rOBbJmCIm687bk1cP7YP7+ACoJscfBMBr4pQLV7WGyx&#10;tP7OR7qdpFWxhEOJBjqRsdQ6NB05DEs/Ekd28ZNDiXJqtZ3wHsvdoPM0XWuHPceFDkd67aj5Ol2d&#10;gc+Iw0H6In+X7Fz7MXFtkRjz9DjXG1BCs/yb/9Jv1sAqW8P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PBN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17" o:spid="_x0000_s1055" style="position:absolute;left:3113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C26MIA&#10;AADcAAAADwAAAGRycy9kb3ducmV2LnhtbESP3WrCQBCF74W+wzIFb0Q3EWpK6ipSKFR6VfUBptlx&#10;E5qdDdlpEt/eLRR6efjOD2e7n3yrBupjE9hAvspAEVfBNuwMXM5vy2dQUZAttoHJwI0i7HcPsy2W&#10;Noz8ScNJnEolHEs0UIt0pdaxqsljXIWOOLFr6D1Kkr3TtscxlftWr7Nsoz02nBZq7Oi1pur79OMN&#10;fCUcP6Qp1kfJL4fQLbwrFsbMH6fDCyihSf7Nf+l3a+ApL+D3TDoCe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Lb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18" o:spid="_x0000_s1056" style="position:absolute;visibility:visible;mso-wrap-style:square" from="31892,7849" to="3189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NsE8IAAADcAAAADwAAAGRycy9kb3ducmV2LnhtbERPzU4CMRC+m/AOzZBwky4Gia4UokYi&#10;CQlG4AGG7bi7sJ2ubYHl7ZmDiccv3/903rlGnSnE2rOB0TADRVx4W3NpYLdd3D+BignZYuOZDFwp&#10;wnzWu5tibv2Fv+m8SaWSEI45GqhSanOtY1GRwzj0LbFwPz44TAJDqW3Ai4S7Rj9k2UQ7rFkaKmzp&#10;vaLiuDk5A4/r1YHePl354Sdftd/+7sf8HIwZ9LvXF1CJuvQv/nMvrfhGslbOyBHQs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WNsE8IAAADcAAAADwAAAAAAAAAAAAAA&#10;AAChAgAAZHJzL2Rvd25yZXYueG1sUEsFBgAAAAAEAAQA+QAAAJADAAAAAA==&#10;" strokecolor="#ffc000" strokeweight="3pt"/>
                <v:oval id="Oval 519" o:spid="_x0000_s1057" style="position:absolute;left:2918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HAcMA&#10;AADcAAAADwAAAGRycy9kb3ducmV2LnhtbESP3WrCQBCF74W+wzKF3oRmk0C1pq4ihULFK20eYJod&#10;k9DsbMhONX17tyB4efjOD2e1mVyvzjSGzrOBPM1AEdfedtwYqL4+nl9BBUG22HsmA38UYLN+mK2w&#10;tP7CBzofpVGxhEOJBlqRodQ61C05DKkfiCM7+dGhRDk22o54ieWu10WWzbXDjuNCiwO9t1T/HH+d&#10;ge+Iw166RbGTvNr6IXHNIjHm6XHavoESmuRuvqU/rYGXfAn/Z+IR0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OHAc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20" o:spid="_x0000_s1058" style="position:absolute;left:2918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XkIb8A&#10;AADcAAAADwAAAGRycy9kb3ducmV2LnhtbERPzWrCQBC+F3yHZQQvohsDrRJdRYSCpadaH2CaHZNg&#10;djZkpxrf3jkUevz4/je7IbTmRn1qIjtYzDMwxGX0DVcOzt/vsxWYJMge28jk4EEJdtvRywYLH+/8&#10;RbeTVEZDOBXooBbpCmtTWVPANI8dsXKX2AcUhX1lfY93DQ+tzbPszQZsWBtq7OhQU3k9/QYHP0qn&#10;T2mW+YcszvvYTUO1nDo3GQ/7NRihQf7Ff+6jd/Ca63w9o0f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9eQh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21" o:spid="_x0000_s1059" style="position:absolute;visibility:visible;mso-wrap-style:square" from="29942,7849" to="2994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UPM8QAAADcAAAADwAAAGRycy9kb3ducmV2LnhtbESP0WoCMRRE3wX/IVyhb5pVVOxqlLZY&#10;FApKtR9wu7nurm5utknU9e9NQfBxmDkzzGzRmEpcyPnSsoJ+LwFBnFldcq7gZ//ZnYDwAVljZZkU&#10;3MjDYt5uzTDV9srfdNmFXMQS9ikqKEKoUyl9VpBB37M1cfQO1hkMUbpcaofXWG4qOUiSsTRYclwo&#10;sKaPgrLT7mwUjDZfR3pfmXxpx9vS7v9+h/zqlHrpNG9TEIGa8Aw/6LWO3KAP/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NQ8zxAAAANwAAAAPAAAAAAAAAAAA&#10;AAAAAKECAABkcnMvZG93bnJldi54bWxQSwUGAAAAAAQABAD5AAAAkgMAAAAA&#10;" strokecolor="#ffc000" strokeweight="3pt"/>
                <v:oval id="Oval 522" o:spid="_x0000_s1060" style="position:absolute;left:2732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fzcAA&#10;AADcAAAADwAAAGRycy9kb3ducmV2LnhtbESP3YrCMBCF7xd8hzDC3oimFnaVahQRBMUrfx5gbMa2&#10;2ExKM2r37Y2w4OXhOz+c+bJztXpQGyrPBsajBBRx7m3FhYHzaTOcggqCbLH2TAb+KMBy0fuaY2b9&#10;kw/0OEqhYgmHDA2UIk2mdchLchhGviGO7OpbhxJlW2jb4jOWu1qnSfKrHVYcF0psaF1SfjvenYFL&#10;xGEv1STdyfi88s3AFZOBMd/9bjUDJdTJx/yf3loDP2kK7zPxCO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mvfz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23" o:spid="_x0000_s1061" style="position:absolute;left:2732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6VsEA&#10;AADcAAAADwAAAGRycy9kb3ducmV2LnhtbESP3WrCQBCF7wu+wzKCN6IbI1WJriKCYOlV1QcYs2MS&#10;zM6G7Kjx7btCoZeH7/xwVpvO1epBbag8G5iME1DEubcVFwbOp/1oASoIssXaMxl4UYDNuvexwsz6&#10;J//Q4yiFiiUcMjRQijSZ1iEvyWEY+4Y4sqtvHUqUbaFti89Y7mqdJslMO6w4LpTY0K6k/Ha8OwOX&#10;iMO3VPP0SybnrW+GrpgPjRn0u+0SlFAn/+a/9MEa+Eyn8D4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0nel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24" o:spid="_x0000_s1062" style="position:absolute;visibility:visible;mso-wrap-style:square" from="28082,7849" to="2808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Ksq8QAAADcAAAADwAAAGRycy9kb3ducmV2LnhtbESP0WrCQBRE3wv+w3KFvulGsaLRTbCl&#10;pQVBUfsBt9lrEs3eTXe3mv59VxD6OMycGWaZd6YRF3K+tqxgNExAEBdW11wq+Dy8DWYgfEDW2Fgm&#10;Bb/kIc96D0tMtb3yji77UIpYwj5FBVUIbSqlLyoy6Ie2JY7e0TqDIUpXSu3wGstNI8dJMpUGa44L&#10;Fbb0UlFx3v8YBU+b9Yme3035aqfb2h6+vyY8d0o99rvVAkSgLvyH7/SHjtx4Arcz8Qj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QqyrxAAAANwAAAAPAAAAAAAAAAAA&#10;AAAAAKECAABkcnMvZG93bnJldi54bWxQSwUGAAAAAAQABAD5AAAAkgMAAAAA&#10;" strokecolor="#ffc000" strokeweight="3pt"/>
                <v:oval id="Oval 525" o:spid="_x0000_s1063" style="position:absolute;left:2537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HucIA&#10;AADcAAAADwAAAGRycy9kb3ducmV2LnhtbESP3UrDQBCF7wu+wzKCN8VuGkgjabchCAWLV9Y+wJid&#10;JsHsbMhOm/j2bkHw8vCdH86unF2vbjSGzrOB9SoBRVx723Fj4Px5eH4BFQTZYu+ZDPxQgHL/sNhh&#10;Yf3EH3Q7SaNiCYcCDbQiQ6F1qFtyGFZ+II7s4keHEuXYaDviFMtdr9Mk2WiHHceFFgd6ban+Pl2d&#10;ga+Iw7t0eXqU9bnyw9I1+dKYp8e52oISmuXf/Jd+swayNIP7mXgE9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gke5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26" o:spid="_x0000_s1064" style="position:absolute;left:2537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ZzsIA&#10;AADcAAAADwAAAGRycy9kb3ducmV2LnhtbESP3UrDQBCF7wXfYRnBm2A3DdhI2m0IQsHilW0fYJqd&#10;JsHsbMhOm/j2bkHw8vCdH86mnF2vbjSGzrOB5SIFRVx723Fj4HTcvbyBCoJssfdMBn4oQLl9fNhg&#10;Yf3EX3Q7SKNiCYcCDbQiQ6F1qFtyGBZ+II7s4keHEuXYaDviFMtdr7M0XWmHHceFFgd6b6n+Plyd&#10;gXPE4VO6PNvL8lT5IXFNnhjz/DRXa1BCs/yb/9If1sBrtoL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UNn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27" o:spid="_x0000_s1065" style="position:absolute;visibility:visible;mso-wrap-style:square" from="26132,7757" to="2613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y3MQAAADcAAAADwAAAGRycy9kb3ducmV2LnhtbESP0WoCMRRE3wX/IVyhbzWrWG1Xo7RS&#10;URAUtR9wu7nurt3cbJOo6983QsHHYebMMJNZYypxIedLywp63QQEcWZ1ybmCr8Pi+RWED8gaK8uk&#10;4EYeZtN2a4Kptlfe0WUfchFL2KeooAihTqX0WUEGfdfWxNE7WmcwROlyqR1eY7mpZD9JhtJgyXGh&#10;wJrmBWU/+7NR8LJZn+hjafJPO9yW9vD7PeA3p9RTp3kfgwjUhEf4n17pyPVH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kDLcxAAAANwAAAAPAAAAAAAAAAAA&#10;AAAAAKECAABkcnMvZG93bnJldi54bWxQSwUGAAAAAAQABAD5AAAAkgMAAAAA&#10;" strokecolor="#ffc000" strokeweight="3pt"/>
                <v:oval id="Oval 528" o:spid="_x0000_s1066" style="position:absolute;left:2351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PoJ78A&#10;AADcAAAADwAAAGRycy9kb3ducmV2LnhtbERPzWrCQBC+F3yHZQQvohsDrRJdRYSCpadaH2CaHZNg&#10;djZkpxrf3jkUevz4/je7IbTmRn1qIjtYzDMwxGX0DVcOzt/vsxWYJMge28jk4EEJdtvRywYLH+/8&#10;RbeTVEZDOBXooBbpCmtTWVPANI8dsXKX2AcUhX1lfY93DQ+tzbPszQZsWBtq7OhQU3k9/QYHP0qn&#10;T2mW+YcszvvYTUO1nDo3GQ/7NRihQf7Ff+6jd/Ca61o9o0f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g+gn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29" o:spid="_x0000_s1067" style="position:absolute;left:2351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9NvMEA&#10;AADcAAAADwAAAGRycy9kb3ducmV2LnhtbESPy4rCQBBF94L/0JQwGxk7BnxlbEWEgRFXPj6gJl0m&#10;YdLVIV1q5u9tQXB5OffBXa47V6sbtaHybGA8SkAR595WXBg4n74/56CCIFusPZOBfwqwXvV7S8ys&#10;v/OBbkcpVCzhkKGBUqTJtA55SQ7DyDfEkV1861CibAttW7zHclfrNEmm2mHFcaHEhrYl5X/HqzPw&#10;G3HYSzVLdzI+b3wzdMVsaMzHoNt8gRLq5G1+pX+sgUm6gOeZeAT0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PTbz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30" o:spid="_x0000_s1068" style="position:absolute;visibility:visible;mso-wrap-style:square" from="24272,7757" to="2427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A8dcIAAADcAAAADwAAAGRycy9kb3ducmV2LnhtbERPzU4CMRC+m/AOzZhwk66gBFYKEYLR&#10;hAQj+ADjdtxd3E6XtsD69s7BhOOX73+26FyjzhRi7dnA/SADRVx4W3Np4HP/cjcBFROyxcYzGfil&#10;CIt572aGufUX/qDzLpVKQjjmaKBKqc21jkVFDuPAt8TCffvgMAkMpbYBLxLuGj3MsrF2WLM0VNjS&#10;qqLiZ3dyBh63mwMtX1259uP32u+PXw88Dcb0b7vnJ1CJunQV/7vfrPhGMl/OyBH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KA8dcIAAADcAAAADwAAAAAAAAAAAAAA&#10;AAChAgAAZHJzL2Rvd25yZXYueG1sUEsFBgAAAAAEAAQA+QAAAJADAAAAAA==&#10;" strokecolor="#ffc000" strokeweight="3pt"/>
                <v:oval id="Oval 531" o:spid="_x0000_s1069" style="position:absolute;left:2156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DXZ8MA&#10;AADcAAAADwAAAGRycy9kb3ducmV2LnhtbESP3WrCQBCF7wu+wzKCN6HZJKWNpK4igmDpVa0PMM2O&#10;SWh2NmRHjW/fLRR6efjOD2e1mVyvrjSGzrOBPM1AEdfedtwYOH3uH5eggiBb7D2TgTsF2KxnDyus&#10;rL/xB12P0qhYwqFCA63IUGkd6pYchtQPxJGd/ehQohwbbUe8xXLX6yLLXrTDjuNCiwPtWqq/jxdn&#10;4Cvi8C5dWbxJftr6IXFNmRizmE/bV1BCk/yb/9IHa+D5KYf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2DXZ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32" o:spid="_x0000_s1070" style="position:absolute;left:2156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JEMEA&#10;AADcAAAADwAAAGRycy9kb3ducmV2LnhtbESP3WrCQBCF7wu+wzKCN6IbI1WJriKCYOlV1QcYs2MS&#10;zM6G7Kjx7btCoZeH7/xwVpvO1epBbag8G5iME1DEubcVFwbOp/1oASoIssXaMxl4UYDNuvexwsz6&#10;J//Q4yiFiiUcMjRQijSZ1iEvyWEY+4Y4sqtvHUqUbaFti89Y7mqdJslMO6w4LpTY0K6k/Ha8OwOX&#10;iMO3VPP0SybnrW+GrpgPjRn0u+0SlFAn/+a/9MEa+Jym8D4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ySR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33" o:spid="_x0000_s1071" style="position:absolute;visibility:visible;mso-wrap-style:square" from="22322,7757" to="2232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KiAsQAAADcAAAADwAAAGRycy9kb3ducmV2LnhtbESP0WoCMRRE3wv+Q7hC3zSrVmlXo1Rp&#10;URAUtR9wu7nurt3crEmq6983gtDHYebMMJNZYypxIedLywp63QQEcWZ1ybmCr8Nn5xWED8gaK8uk&#10;4EYeZtPW0wRTba+8o8s+5CKWsE9RQRFCnUrps4IM+q6tiaN3tM5giNLlUju8xnJTyX6SjKTBkuNC&#10;gTUtCsp+9r9GwXCzPtF8afIPO9qW9nD+fuE3p9Rzu3kfgwjUhP/wg17pyA0G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qICxAAAANwAAAAPAAAAAAAAAAAA&#10;AAAAAKECAABkcnMvZG93bnJldi54bWxQSwUGAAAAAAQABAD5AAAAkgMAAAAA&#10;" strokecolor="#ffc000" strokeweight="3pt"/>
                <v:oval id="Oval 534" o:spid="_x0000_s1072" style="position:absolute;left:1970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d0/8IA&#10;AADcAAAADwAAAGRycy9kb3ducmV2LnhtbESP3WrCQBCF74W+wzIFb0Q3/lQluooIBcUrrQ8wZsck&#10;NDsbslNN394VBC8P3/nhLNetq9SNmlB6NjAcJKCIM29Lzg2cf777c1BBkC1WnsnAPwVYrz46S0yt&#10;v/ORbifJVSzhkKKBQqROtQ5ZQQ7DwNfEkV1941CibHJtG7zHclfpUZJMtcOS40KBNW0Lyn5Pf87A&#10;JeJwkHI22svwvPF1z+WznjHdz3azACXUytv8Su+sga/xB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F3T/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35" o:spid="_x0000_s1073" style="position:absolute;left:1970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vRZMIA&#10;AADcAAAADwAAAGRycy9kb3ducmV2LnhtbESP3WrCQBCF7wt9h2UEb0Q3psSU6CpSKFh6Vc0DTLNj&#10;EszOhuxU49u7hUIvD9/54Wx2o+vUlYbQejawXCSgiCtvW64NlKf3+SuoIMgWO89k4E4Bdtvnpw0W&#10;1t/4i65HqVUs4VCggUakL7QOVUMOw8L3xJGd/eBQohxqbQe8xXLX6TRJVtphy3GhwZ7eGqouxx9n&#10;4Dvi8Cltnn7Istz7fubqfGbMdDLu16CERvk3/6UP1kD2k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W9Fk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36" o:spid="_x0000_s1074" style="position:absolute;visibility:visible;mso-wrap-style:square" from="20462,7757" to="2046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UBmsUAAADcAAAADwAAAGRycy9kb3ducmV2LnhtbESP3WoCMRSE7wu+QziCdzVbbRfdGsWK&#10;olBo8ecBTjenu6ubk20SdX37Rij0cpj5ZpjJrDW1uJDzlWUFT/0EBHFudcWFgsN+9TgC4QOyxtoy&#10;KbiRh9m08zDBTNsrb+myC4WIJewzVFCG0GRS+rwkg75vG+LofVtnMETpCqkdXmO5qeUgSVJpsOK4&#10;UGJDi5Ly0+5sFLx8vB/pbW2KpU0/K7v/+XrmsVOq123nryACteE//EdvdOSGKdzPxCM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UBmsUAAADcAAAADwAAAAAAAAAA&#10;AAAAAAChAgAAZHJzL2Rvd25yZXYueG1sUEsFBgAAAAAEAAQA+QAAAJMDAAAAAA==&#10;" strokecolor="#ffc000" strokeweight="3pt"/>
                <v:oval id="Oval 537" o:spid="_x0000_s1075" style="position:absolute;left:17353;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XqiMEA&#10;AADcAAAADwAAAGRycy9kb3ducmV2LnhtbESP3WrCQBCF7wXfYRnBG9GNFhuJriKCYPGq1gcYs2MS&#10;zM6G7Kjx7bsFoZeH7/xwVpvO1epBbag8G5hOElDEubcVFwbOP/vxAlQQZIu1ZzLwogCbdb+3wsz6&#10;J3/T4ySFiiUcMjRQijSZ1iEvyWGY+IY4sqtvHUqUbaFti89Y7mo9S5JP7bDiuFBiQ7uS8tvp7gxc&#10;Ig5HqdLZl0zPW9+MXJGOjBkOuu0SlFAn/+Z3+mANzD9S+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F6oj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38" o:spid="_x0000_s1076" style="position:absolute;left:17353;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p++r8A&#10;AADcAAAADwAAAGRycy9kb3ducmV2LnhtbERPzWrCQBC+F3yHZQQvohst1ZK6ihQKlp6qPsA0O02C&#10;2dmQHTW+vXMQPH58/6tNHxpzoS7VkR3MphkY4iL6mksHx8PX5B1MEmSPTWRycKMEm/XgZYW5j1f+&#10;pcteSqMhnHJ0UIm0ubWpqChgmsaWWLn/2AUUhV1pfYdXDQ+NnWfZwgasWRsqbOmzouK0PwcHf0qn&#10;H6mX82+ZHbexHYdyOXZuNOy3H2CEenmKH+6dd/D2qmv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Wn76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39" o:spid="_x0000_s1077" style="position:absolute;visibility:visible;mso-wrap-style:square" from="18115,7757" to="18115,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qV6MQAAADcAAAADwAAAGRycy9kb3ducmV2LnhtbESP3WoCMRSE7wt9h3AK3mm2/lG3RrGi&#10;KAiWah/gdHO6u7o52SZR17c3gtDLYeabYcbTxlTiTM6XlhW8dhIQxJnVJecKvvfL9hsIH5A1VpZJ&#10;wZU8TCfPT2NMtb3wF513IRexhH2KCooQ6lRKnxVk0HdsTRy9X+sMhihdLrXDSyw3lewmyVAaLDku&#10;FFjTvKDsuDsZBYPt5kAfK5Mv7PCztPu/nz6PnFKtl2b2DiJQE/7DD3qtI9cbwf1MPAJ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mpXoxAAAANwAAAAPAAAAAAAAAAAA&#10;AAAAAKECAABkcnMvZG93bnJldi54bWxQSwUGAAAAAAQABAD5AAAAkgMAAAAA&#10;" strokecolor="#ffc000" strokeweight="3pt"/>
                <v:oval id="Oval 540" o:spid="_x0000_s1078" style="position:absolute;left:15494;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oBgb8A&#10;AADcAAAADwAAAGRycy9kb3ducmV2LnhtbERPzWrCQBC+F3yHZQQvohul1ZK6ihQKlp6qPsA0O02C&#10;2dmQHTW+vXMQPH58/6tNHxpzoS7VkR3MphkY4iL6mksHx8PX5B1MEmSPTWRycKMEm/XgZYW5j1f+&#10;pcteSqMhnHJ0UIm0ubWpqChgmsaWWLn/2AUUhV1pfYdXDQ+NnWfZwgasWRsqbOmzouK0PwcHf0qn&#10;H6mX82+ZHbexHYdyOXZuNOy3H2CEenmKH+6dd/D2qvP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KgGB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41" o:spid="_x0000_s1079" style="position:absolute;left:15494;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akGsMA&#10;AADcAAAADwAAAGRycy9kb3ducmV2LnhtbESP3WrCQBCF7wu+wzKCN6HZJLSNpK4igmDpVa0PMM2O&#10;SWh2NmRHjW/fLRR6efjOD2e1mVyvrjSGzrOBPM1AEdfedtwYOH3uH5eggiBb7D2TgTsF2KxnDyus&#10;rL/xB12P0qhYwqFCA63IUGkd6pYchtQPxJGd/ehQohwbbUe8xXLX6yLLXrTDjuNCiwPtWqq/jxdn&#10;4Cvi8C5dWbxJftr6IXFNmRizmE/bV1BCk/yb/9IHa+D5KYf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2akGs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542" o:spid="_x0000_s1080" style="position:absolute;visibility:visible;mso-wrap-style:square" from="16256,7757" to="16256,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h05MQAAADcAAAADwAAAGRycy9kb3ducmV2LnhtbESP0WrCQBRE3wv+w3KFvulGsaLRTbCl&#10;pQVBUfsBt9lrEs3eTXe3mv59VxD6OMycGWaZd6YRF3K+tqxgNExAEBdW11wq+Dy8DWYgfEDW2Fgm&#10;Bb/kIc96D0tMtb3yji77UIpYwj5FBVUIbSqlLyoy6Ie2JY7e0TqDIUpXSu3wGstNI8dJMpUGa44L&#10;Fbb0UlFx3v8YBU+b9Yme3035aqfb2h6+vyY8d0o99rvVAkSgLvyH7/SHjtxkDLcz8Qj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OHTkxAAAANwAAAAPAAAAAAAAAAAA&#10;AAAAAKECAABkcnMvZG93bnJldi54bWxQSwUGAAAAAAQABAD5AAAAkgMAAAAA&#10;" strokecolor="#ffc000" strokeweight="3pt"/>
                <v:oval id="Oval 543" o:spid="_x0000_s1081" style="position:absolute;left:13543;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f9sIA&#10;AADcAAAADwAAAGRycy9kb3ducmV2LnhtbESP3WrCQBCF74W+wzIFb0Q3/lQluooIBcUrrQ8wZsck&#10;NDsbslNN394VBC8P3/nhLNetq9SNmlB6NjAcJKCIM29Lzg2cf777c1BBkC1WnsnAPwVYrz46S0yt&#10;v/ORbifJVSzhkKKBQqROtQ5ZQQ7DwNfEkV1941CibHJtG7zHclfpUZJMtcOS40KBNW0Lyn5Pf87A&#10;JeJwkHI22svwvPF1z+WznjHdz3azACXUytv8Su+sga/JG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2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44" o:spid="_x0000_s1082" style="position:absolute;left:13543;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HgsIA&#10;AADcAAAADwAAAGRycy9kb3ducmV2LnhtbESP3WrCQBCF7wt9h2UEb0Q3htSU6CpSKFh6Vc0DTLNj&#10;EszOhuxU49u7hUIvD9/54Wx2o+vUlYbQejawXCSgiCtvW64NlKf3+SuoIMgWO89k4E4Bdtvnpw0W&#10;1t/4i65HqVUs4VCggUakL7QOVUMOw8L3xJGd/eBQohxqbQe8xXLX6TRJVtphy3GhwZ7eGqouxx9n&#10;4Dvi8Cltnn7Istz7fubqfGbMdDLu16CERvk3/6UP1sBLl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EQeC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45" o:spid="_x0000_s1083" style="position:absolute;visibility:visible;mso-wrap-style:square" from="14305,7757" to="14305,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HskMQAAADcAAAADwAAAGRycy9kb3ducmV2LnhtbESP3WoCMRSE7wu+QzhC7zSrqOhqFC2V&#10;FgqKPw9w3Bx3Vzcn2yTq9u2bgtDLYeabYWaLxlTiTs6XlhX0ugkI4szqknMFx8O6MwbhA7LGyjIp&#10;+CEPi3nrZYaptg/e0X0fchFL2KeooAihTqX0WUEGfdfWxNE7W2cwROlyqR0+YrmpZD9JRtJgyXGh&#10;wJreCsqu+5tRMNx8XWj1YfJ3O9qW9vB9GvDEKfXabpZTEIGa8B9+0p86coMh/J2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0eyQxAAAANwAAAAPAAAAAAAAAAAA&#10;AAAAAKECAABkcnMvZG93bnJldi54bWxQSwUGAAAAAAQABAD5AAAAkgMAAAAA&#10;" strokecolor="#ffc000" strokeweight="3pt"/>
                <v:oval id="Oval 546" o:spid="_x0000_s1084" style="position:absolute;left:11684;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88bsEA&#10;AADcAAAADwAAAGRycy9kb3ducmV2LnhtbESP3WrCQBCF7wu+wzKCN6IbpVWJriKCoPSq0QcYs2MS&#10;zM6G7Kjx7d1CoZeH7/xwVpvO1epBbag8G5iME1DEubcVFwbOp/1oASoIssXaMxl4UYDNuvexwtT6&#10;J//QI5NCxRIOKRooRZpU65CX5DCMfUMc2dW3DiXKttC2xWcsd7WeJslMO6w4LpTY0K6k/JbdnYFL&#10;xOFbqvn0KJPz1jdDV8yHxgz63XYJSqiTf/Nf+mANfH3O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PPG7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47" o:spid="_x0000_s1085" style="position:absolute;left:11684;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OZ9cEA&#10;AADcAAAADwAAAGRycy9kb3ducmV2LnhtbESP3WrCQBCF7wXfYRnBG9GNUhuJriKCYPGq1gcYs2MS&#10;zM6G7Kjx7bsFoZeH7/xwVpvO1epBbag8G5hOElDEubcVFwbOP/vxAlQQZIu1ZzLwogCbdb+3wsz6&#10;J3/T4ySFiiUcMjRQijSZ1iEvyWGY+IY4sqtvHUqUbaFti89Y7mo9S5JP7bDiuFBiQ7uS8tvp7gxc&#10;Ig5HqdLZl0zPW9+MXJGOjBkOuu0SlFAn/+Z3+mANzD9S+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mfX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48" o:spid="_x0000_s1086" style="position:absolute;visibility:visible;mso-wrap-style:square" from="12446,7757" to="12446,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BDDsIAAADcAAAADwAAAGRycy9kb3ducmV2LnhtbERP204CMRB9N+EfmiHxTboQJLJQiBiN&#10;JCYYLh8wbIfdxe10bSssf+88mPh4cu7zZecadaEQa88GhoMMFHHhbc2lgcP+7eEJVEzIFhvPZOBG&#10;EZaL3t0cc+uvvKXLLpVKQjjmaKBKqc21jkVFDuPAt8TCnXxwmASGUtuAVwl3jR5l2UQ7rFkaKmzp&#10;paLia/fjDDxuPs60enflq5981n7/fRzzNBhz3++eZ6ASdelf/OdeW/GNZa2ckSOgF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tBDDsIAAADcAAAADwAAAAAAAAAAAAAA&#10;AAChAgAAZHJzL2Rvd25yZXYueG1sUEsFBgAAAAAEAAQA+QAAAJADAAAAAA==&#10;" strokecolor="#ffc000" strokeweight="3pt"/>
                <v:oval id="Oval 549" o:spid="_x0000_s1087" style="position:absolute;left:9733;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CoHMMA&#10;AADcAAAADwAAAGRycy9kb3ducmV2LnhtbESP3WrCQBCF74W+wzIFb6RuDLVq6ipBKFi80voA0+w0&#10;Cc3Ohuw0Sd/eLRS8PHznh7Pdj65RPXWh9mxgMU9AERfe1lwauH68Pa1BBUG22HgmA78UYL97mGwx&#10;s37gM/UXKVUs4ZChgUqkzbQORUUOw9y3xJF9+c6hRNmV2nY4xHLX6DRJXrTDmuNChS0dKiq+Lz/O&#10;wGfE4ST1Kn2XxTX37cyVq5kx08cxfwUlNMrd/J8+WgPL5w3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CoHM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50" o:spid="_x0000_s1088" style="position:absolute;left:9733;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OXXL8A&#10;AADcAAAADwAAAGRycy9kb3ducmV2LnhtbERPzWrCQBC+C32HZQq9iG4U1JK6igiFiid/HmCaHZPQ&#10;7GzIjpq+vXMQPH58/8t1Hxpzoy7VkR1MxhkY4iL6mksH59P36BNMEmSPTWRy8E8J1qu3wRJzH+98&#10;oNtRSqMhnHJ0UIm0ubWpqChgGseWWLlL7AKKwq60vsO7hofGTrNsbgPWrA0VtrStqPg7XoODX6XT&#10;XurFdCeT8ya2w1Auhs59vPebLzBCvbzET/ePdzCb6Xw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85dc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51" o:spid="_x0000_s1089" style="position:absolute;visibility:visible;mso-wrap-style:square" from="10495,7666" to="10495,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N8TsQAAADcAAAADwAAAGRycy9kb3ducmV2LnhtbESP0WoCMRRE3wX/IVzBN81aVOxqlLZY&#10;FApKtR9wu7nurm5u1iTV9e9NQfBxmDkzzGzRmEpcyPnSsoJBPwFBnFldcq7gZ//Zm4DwAVljZZkU&#10;3MjDYt5uzTDV9srfdNmFXMQS9ikqKEKoUyl9VpBB37c1cfQO1hkMUbpcaofXWG4q+ZIkY2mw5LhQ&#10;YE0fBWWn3Z9RMNp8Hel9ZfKlHW9Luz//DvnVKdXtNG9TEIGa8Aw/6LWO3GgA/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M3xOxAAAANwAAAAPAAAAAAAAAAAA&#10;AAAAAKECAABkcnMvZG93bnJldi54bWxQSwUGAAAAAAQABAD5AAAAkgMAAAAA&#10;" strokecolor="#ffc000" strokeweight="3pt"/>
                <v:oval id="Oval 552" o:spid="_x0000_s1090" style="position:absolute;left:7874;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ssMIA&#10;AADcAAAADwAAAGRycy9kb3ducmV2LnhtbESP3UrDQBCF7wu+wzKCN8VuGkgjabchCAWLV9Y+wJid&#10;JsHsbMhOm/j2bkHw8vCdH86unF2vbjSGzrOB9SoBRVx723Fj4Px5eH4BFQTZYu+ZDPxQgHL/sNhh&#10;Yf3EH3Q7SaNiCYcCDbQiQ6F1qFtyGFZ+II7s4keHEuXYaDviFMtdr9Mk2WiHHceFFgd6ban+Pl2d&#10;ga+Iw7t0eXqU9bnyw9I1+dKYp8e52oISmuXf/Jd+swayLIX7mXgE9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bayw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53" o:spid="_x0000_s1091" style="position:absolute;left:7874;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JK8IA&#10;AADcAAAADwAAAGRycy9kb3ducmV2LnhtbESP3WrCQBCF7wt9h2UEb0Q3psSU6CpSKFh6Vc0DTLNj&#10;EszOhuxU49u7hUIvD9/54Wx2o+vUlYbQejawXCSgiCtvW64NlKf3+SuoIMgWO89k4E4Bdtvnpw0W&#10;1t/4i65HqVUs4VCggUakL7QOVUMOw8L3xJGd/eBQohxqbQe8xXLX6TRJVtphy3GhwZ7eGqouxx9n&#10;4Dvi8Cltnn7Istz7fubqfGbMdDLu16CERvk3/6UP1kCWvcD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Qkr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54" o:spid="_x0000_s1092" style="position:absolute;visibility:visible;mso-wrap-style:square" from="8636,7666" to="8636,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Tf1sQAAADcAAAADwAAAGRycy9kb3ducmV2LnhtbESP3WoCMRSE7wu+QzhC7zSrqOhqFC2V&#10;FgqKPw9w3Bx3Vzcn2yTq9u2bgtDLYeabYWaLxlTiTs6XlhX0ugkI4szqknMFx8O6MwbhA7LGyjIp&#10;+CEPi3nrZYaptg/e0X0fchFL2KeooAihTqX0WUEGfdfWxNE7W2cwROlyqR0+YrmpZD9JRtJgyXGh&#10;wJreCsqu+5tRMNx8XWj1YfJ3O9qW9vB9GvDEKfXabpZTEIGa8B9+0p86csMB/J2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RN/WxAAAANwAAAAPAAAAAAAAAAAA&#10;AAAAAKECAABkcnMvZG93bnJldi54bWxQSwUGAAAAAAQABAD5AAAAkgMAAAAA&#10;" strokecolor="#ffc000" strokeweight="3pt"/>
                <v:oval id="Oval 555" o:spid="_x0000_s1093" style="position:absolute;left:5923;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Q0xMIA&#10;AADcAAAADwAAAGRycy9kb3ducmV2LnhtbESP3UrDQBCF7wu+wzKCN8VuGkgjabchCAXFK9s+wDQ7&#10;TYLZ2ZCdNvHtXUHw8vCdH86unF2v7jSGzrOB9SoBRVx723Fj4Hw6PL+ACoJssfdMBr4pQLl/WOyw&#10;sH7iT7ofpVGxhEOBBlqRodA61C05DCs/EEd29aNDiXJstB1xiuWu12mSbLTDjuNCiwO9tlR/HW/O&#10;wCXi8CFdnr7L+lz5YemafGnM0+NcbUEJzfJv/ku/WQNZlsHvmXgE9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hDTE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56" o:spid="_x0000_s1094" style="position:absolute;left:5923;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aqs8IA&#10;AADcAAAADwAAAGRycy9kb3ducmV2LnhtbESP3WrCQBCF7wu+wzKCN6IbhcQSXUWEQkuvqj7ANDsm&#10;wexsyI5JfPtuodDLw3d+OLvD6BrVUxdqzwZWywQUceFtzaWB6+Vt8QoqCLLFxjMZeFKAw37yssPc&#10;+oG/qD9LqWIJhxwNVCJtrnUoKnIYlr4ljuzmO4cSZVdq2+EQy12j10mSaYc1x4UKWzpVVNzPD2fg&#10;O+LwKfVm/SGr69G3c1du5sbMpuNxC0polH/zX/rdGkjTDH7PxCO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qq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57" o:spid="_x0000_s1095" style="position:absolute;visibility:visible;mso-wrap-style:square" from="6685,7666" to="6685,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ZBocUAAADcAAAADwAAAGRycy9kb3ducmV2LnhtbESP0WoCMRRE3wv9h3CFvrlZS7W6NYoV&#10;pYLQUvUDrpvb3a2bmzWJuv17Iwh9HGbODDOetqYWZ3K+sqygl6QgiHOrKy4U7LbL7hCED8gaa8uk&#10;4I88TCePD2PMtL3wN503oRCxhH2GCsoQmkxKn5dk0Ce2IY7ej3UGQ5SukNrhJZabWj6n6UAarDgu&#10;lNjQvKT8sDkZBf3P9S+9f5hiYQdfld0e9y88cko9ddrZG4hAbfgP3+mVjlz/FW5n4hGQk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ZBocUAAADcAAAADwAAAAAAAAAA&#10;AAAAAAChAgAAZHJzL2Rvd25yZXYueG1sUEsFBgAAAAAEAAQA+QAAAJMDAAAAAA==&#10;" strokecolor="#ffc000" strokeweight="3pt"/>
                <v:oval id="Oval 558" o:spid="_x0000_s1096" style="position:absolute;left:4064;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WbWr8A&#10;AADcAAAADwAAAGRycy9kb3ducmV2LnhtbERPzWrCQBC+C32HZQq9iG4U1JK6igiFiid/HmCaHZPQ&#10;7GzIjpq+vXMQPH58/8t1Hxpzoy7VkR1MxhkY4iL6mksH59P36BNMEmSPTWRy8E8J1qu3wRJzH+98&#10;oNtRSqMhnHJ0UIm0ubWpqChgGseWWLlL7AKKwq60vsO7hofGTrNsbgPWrA0VtrStqPg7XoODX6XT&#10;XurFdCeT8ya2w1Auhs59vPebLzBCvbzET/ePdzCb6Vo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hZta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59" o:spid="_x0000_s1097" style="position:absolute;left:4064;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k+wcIA&#10;AADcAAAADwAAAGRycy9kb3ducmV2LnhtbESP3WrCQBCF7wt9h2UEb0Q3BtLY6CpSKFh6Vc0DTLNj&#10;EszOhuxU49u7hUIvD9/54Wx2o+vUlYbQejawXCSgiCtvW64NlKf3+QpUEGSLnWcycKcAu+3z0wYL&#10;62/8Rdej1CqWcCjQQCPSF1qHqiGHYeF74sjOfnAoUQ61tgPeYrnrdJokL9phy3GhwZ7eGqouxx9n&#10;4Dvi8Cltnn7Istz7fubqfGbMdDLu16CERvk3/6UP1kCWvc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yT7B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60" o:spid="_x0000_s1098" style="position:absolute;visibility:visible;mso-wrap-style:square" from="4826,7666" to="4826,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MTaMIAAADcAAAADwAAAGRycy9kb3ducmV2LnhtbERPzU7CQBC+m/gOmyHhJlsMNlhYCBiN&#10;JCQawAcYumNb7c7W3RXK2zMHE49fvv/5snetOlGIjWcD41EGirj0tuHKwMfh5W4KKiZki61nMnCh&#10;CMvF7c0cC+vPvKPTPlVKQjgWaKBOqSu0jmVNDuPId8TCffrgMAkMlbYBzxLuWn2fZbl22LA01NjR&#10;U03l9/7XGXh4237R+tVVzz5/b/zh5zjhx2DMcNCvZqAS9elf/OfeWPHlMl/OyBHQi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xMTaMIAAADcAAAADwAAAAAAAAAAAAAA&#10;AAChAgAAZHJzL2Rvd25yZXYueG1sUEsFBgAAAAAEAAQA+QAAAJADAAAAAA==&#10;" strokecolor="#ffc000" strokeweight="3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61" o:spid="_x0000_s1099" type="#_x0000_t66" style="position:absolute;left:47048;top:9083;width:838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hGcQA&#10;AADcAAAADwAAAGRycy9kb3ducmV2LnhtbESPQWvCQBSE7wX/w/IEb3Wj0FBSV7FiiyfRGCjeHtln&#10;NjX7NmS3Gv+9KxQ8DjPzDTNb9LYRF+p87VjBZJyAIC6drrlSUBy+Xt9B+ICssXFMCm7kYTEfvMww&#10;0+7Ke7rkoRIRwj5DBSaENpPSl4Ys+rFriaN3cp3FEGVXSd3hNcJtI6dJkkqLNccFgy2tDJXn/M8q&#10;+Nyvt7yc1t+p0T9b+3sszru8UGo07JcfIAL14Rn+b2+0grd0Ao8z8Qj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vIRnEAAAA3AAAAA8AAAAAAAAAAAAAAAAAmAIAAGRycy9k&#10;b3ducmV2LnhtbFBLBQYAAAAABAAEAPUAAACJAwAAAAA=&#10;" adj="4909" fillcolor="#4f81bd [3204]" strokecolor="#243f60 [1604]" strokeweight="2pt">
                  <v:textbox>
                    <w:txbxContent>
                      <w:p w:rsidR="00402F3A" w:rsidRPr="00527D30" w:rsidRDefault="00402F3A" w:rsidP="0055607D">
                        <w:pPr>
                          <w:rPr>
                            <w:rFonts w:eastAsia="Times New Roman"/>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2" o:spid="_x0000_s1100" type="#_x0000_t75" alt="Résultat de recherche d'images pour &quot;foot above&quot;" style="position:absolute;left:59925;top:1502;width:7346;height:1933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iCTLDAAAA3AAAAA8AAABkcnMvZG93bnJldi54bWxEj8FuwjAQRO+V+g/WIvVWHECkEDAIAZW4&#10;lvYDlniJI+J1apuQ9usxUqUeRzPzRrNc97YRHflQO1YwGmYgiEuna64UfH2+v85AhIissXFMCn4o&#10;wHr1/LTEQrsbf1B3jJVIEA4FKjAxtoWUoTRkMQxdS5y8s/MWY5K+ktrjLcFtI8dZlkuLNacFgy1t&#10;DZWX49UqmO83b9vJfrZzF/9bme6UT9pvVOpl0G8WICL18T/81z5oBdN8DI8z6Qj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eIJMsMAAADcAAAADwAAAAAAAAAAAAAAAACf&#10;AgAAZHJzL2Rvd25yZXYueG1sUEsFBgAAAAAEAAQA9wAAAI8DAAAAAA==&#10;">
                  <v:imagedata r:id="rId14" o:title="Résultat de recherche d'images pour &quot;foot above&quot;" croptop="6816f" cropbottom="8259f" cropleft="17287f" cropright="20909f"/>
                </v:shape>
                <v:oval id="Oval 563" o:spid="_x0000_s1101" style="position:absolute;left:4877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3DlsEA&#10;AADcAAAADwAAAGRycy9kb3ducmV2LnhtbESP3WrCQBCF7wu+wzKCN6IbLVWJriKCoPSq0QcYs2MS&#10;zM6G7Kjx7d1CoZeH7/xwVpvO1epBbag8G5iME1DEubcVFwbOp/1oASoIssXaMxl4UYDNuvexwtT6&#10;J//QI5NCxRIOKRooRZpU65CX5DCMfUMc2dW3DiXKttC2xWcsd7WeJslMO6w4LpTY0K6k/JbdnYFL&#10;xOFbqvn0KJPz1jdDV8yHxgz63XYJSqiTf/Nf+mANfM0+4f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Nw5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64" o:spid="_x0000_s1102" style="position:absolute;left:4877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Rb4sEA&#10;AADcAAAADwAAAGRycy9kb3ducmV2LnhtbESP3WrCQBCF7wu+wzKCN6IbpVWJriKCoPSq0QcYs2MS&#10;zM6G7Kjx7d1CoZeH7/xwVpvO1epBbag8G5iME1DEubcVFwbOp/1oASoIssXaMxl4UYDNuvexwtT6&#10;J//QI5NCxRIOKRooRZpU65CX5DCMfUMc2dW3DiXKttC2xWcsd7WeJslMO6w4LpTY0K6k/JbdnYFL&#10;xOFbqvn0KJPz1jdDV8yHxgz63XYJSqiTf/Nf+mANfM0+4f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kW+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65" o:spid="_x0000_s1103" style="position:absolute;visibility:visible;mso-wrap-style:square" from="49534,25573" to="4953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Sw8MQAAADcAAAADwAAAGRycy9kb3ducmV2LnhtbESP0WoCMRRE3wv+Q7iCb5pVdLFbo7Si&#10;tFBoUfsBt5vr7urmZk2irn9vCkIfh5kzw8wWranFhZyvLCsYDhIQxLnVFRcKfnbr/hSED8gaa8uk&#10;4EYeFvPO0wwzba+8ocs2FCKWsM9QQRlCk0np85IM+oFtiKO3t85giNIVUju8xnJTy1GSpNJgxXGh&#10;xIaWJeXH7dkomHx9Hujt3RQrm35Xdnf6HfOzU6rXbV9fQARqw3/4QX/oyKUT+DsTj4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ZLDwxAAAANwAAAAPAAAAAAAAAAAA&#10;AAAAAKECAABkcnMvZG93bnJldi54bWxQSwUGAAAAAAQABAD5AAAAkgMAAAAA&#10;" strokecolor="#ffc000" strokeweight="3pt"/>
                <v:oval id="Oval 566" o:spid="_x0000_s1104" style="position:absolute;left:4691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gDsIA&#10;AADcAAAADwAAAGRycy9kb3ducmV2LnhtbESP3UrDQBCF7wXfYZmCN8VuGjCRtNsQBEHxyrYPMM1O&#10;k9DsbMiOTXx7Vyj08vCdH862nF2vrjSGzrOB9SoBRVx723Fj4Hh4f34FFQTZYu+ZDPxSgHL3+LDF&#10;wvqJv+m6l0bFEg4FGmhFhkLrULfkMKz8QBzZ2Y8OJcqx0XbEKZa7XqdJkmmHHceFFgd6a6m+7H+c&#10;gVPE4Uu6PP2U9bHyw9I1+dKYp8VcbUAJzXI339If1sBLlsH/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OmA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67" o:spid="_x0000_s1105" style="position:absolute;left:4691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bFlcAA&#10;AADcAAAADwAAAGRycy9kb3ducmV2LnhtbESP3YrCMBCF7xd8hzCCN6KpwlqpRhFhQdmrVR9gbMa2&#10;2ExKM6v17Y0geHn4zg9nue5crW7Uhsqzgck4AUWce1txYeB0/BnNQQVBtlh7JgMPCrBe9b6WmFl/&#10;5z+6HaRQsYRDhgZKkSbTOuQlOQxj3xBHdvGtQ4myLbRt8R7LXa2nSTLTDiuOCyU2tC0pvx7+nYFz&#10;xOFXqnS6l8lp45uhK9KhMYN+t1mAEurkY36nd9bA9yyF15l4BP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HbFl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68" o:spid="_x0000_s1106" style="position:absolute;visibility:visible;mso-wrap-style:square" from="47674,25573" to="4767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UfbsIAAADcAAAADwAAAGRycy9kb3ducmV2LnhtbERPzU7CQBC+m/gOmyHhJlsMNlhYCBiN&#10;JCQawAcYumNb7c7W3RXK2zMHE49fvv/5snetOlGIjWcD41EGirj0tuHKwMfh5W4KKiZki61nMnCh&#10;CMvF7c0cC+vPvKPTPlVKQjgWaKBOqSu0jmVNDuPId8TCffrgMAkMlbYBzxLuWn2fZbl22LA01NjR&#10;U03l9/7XGXh4237R+tVVzz5/b/zh5zjhx2DMcNCvZqAS9elf/OfeWPHlslbOyBHQi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UfbsIAAADcAAAADwAAAAAAAAAAAAAA&#10;AAChAgAAZHJzL2Rvd25yZXYueG1sUEsFBgAAAAAEAAQA+QAAAJADAAAAAA==&#10;" strokecolor="#ffc000" strokeweight="3pt"/>
                <v:oval id="Oval 569" o:spid="_x0000_s1107" style="position:absolute;left:4496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0fMIA&#10;AADcAAAADwAAAGRycy9kb3ducmV2LnhtbESP3WrCQBCF7wt9h2UEb0Q3BprY6CpSKFh6Vc0DTLNj&#10;EszOhuxU49u7hUIvD9/54Wx2o+vUlYbQejawXCSgiCtvW64NlKf3+QpUEGSLnWcycKcAu+3z0wYL&#10;62/8Rdej1CqWcCjQQCPSF1qHqiGHYeF74sjOfnAoUQ61tgPeYrnrdJokmXbYclxosKe3hqrL8ccZ&#10;+I44fEqbpx+yLPe+n7k6nxkznYz7NSihUf7Nf+mDNfCSvc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fR8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70" o:spid="_x0000_s1108" style="position:absolute;left:4496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bLPMAA&#10;AADcAAAADwAAAGRycy9kb3ducmV2LnhtbERPzWrCQBC+F3yHZQpepG4U2pQ0GxGhoPSk9QGm2WkS&#10;mp0N2ammb985CB4/vv9yM4XeXGhMXWQHq2UGhriOvuPGwfnz/ekVTBJkj31kcvBHCTbV7KHEwscr&#10;H+lyksZoCKcCHbQiQ2FtqlsKmJZxIFbuO44BReHYWD/iVcNDb9dZ9mIDdqwNLQ60a6n+Of0GB19K&#10;pw/p8vVBVudtHBahyRfOzR+n7RsYoUnu4pt77x085zpfz+gRs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bLPM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71" o:spid="_x0000_s1109" style="position:absolute;visibility:visible;mso-wrap-style:square" from="45724,25573" to="4572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YgLsQAAADcAAAADwAAAGRycy9kb3ducmV2LnhtbESP0WoCMRRE3wX/IVzBt5q1tNquRqlF&#10;sSAoaj/gdnPdXd3crEnU9e+bQsHHYebMMONpYypxJedLywr6vQQEcWZ1ybmC7/3i6Q2ED8gaK8uk&#10;4E4eppN2a4yptjfe0nUXchFL2KeooAihTqX0WUEGfc/WxNE7WGcwROlyqR3eYrmp5HOSDKTBkuNC&#10;gTV9FpSddhej4HW9OtJsafK5HWxKuz//vPC7U6rbaT5GIAI14RH+p7905IZ9+DsTj4C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hiAuxAAAANwAAAAPAAAAAAAAAAAA&#10;AAAAAKECAABkcnMvZG93bnJldi54bWxQSwUGAAAAAAQABAD5AAAAkgMAAAAA&#10;" strokecolor="#ffc000" strokeweight="3pt"/>
                <v:oval id="Oval 572" o:spid="_x0000_s1110" style="position:absolute;left:4310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w0MEA&#10;AADcAAAADwAAAGRycy9kb3ducmV2LnhtbESP3WrCQBCF7wu+wzKCN1I3BmwkuooIgqVX/jzAmJ0m&#10;wexsyI4a375bELw8fOeHs1z3rlF36kLt2cB0koAiLrytuTRwPu0+56CCIFtsPJOBJwVYrwYfS8yt&#10;f/CB7kcpVSzhkKOBSqTNtQ5FRQ7DxLfEkf36zqFE2ZXadviI5a7RaZJ8aYc1x4UKW9pWVFyPN2fg&#10;EnH4kTpLv2V63vh27MpsbMxo2G8WoIR6eZtf6b01MMtS+D8Tj4B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Y8N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73" o:spid="_x0000_s1111" style="position:absolute;left:4310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VS8EA&#10;AADcAAAADwAAAGRycy9kb3ducmV2LnhtbESP3WrCQBCF7wXfYRnBG9GNFhuJriKCYPGq1gcYs2MS&#10;zM6G7Kjx7bsFoZeH7/xwVpvO1epBbag8G5hOElDEubcVFwbOP/vxAlQQZIu1ZzLwogCbdb+3wsz6&#10;J3/T4ySFiiUcMjRQijSZ1iEvyWGY+IY4sqtvHUqUbaFti89Y7mo9S5JP7bDiuFBiQ7uS8tvp7gxc&#10;Ig5HqdLZl0zPW9+MXJGOjBkOuu0SlFAn/+Z3+mANzNMP+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6UVUv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74" o:spid="_x0000_s1112" style="position:absolute;visibility:visible;mso-wrap-style:square" from="43864,25573" to="4386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GDtsQAAADcAAAADwAAAGRycy9kb3ducmV2LnhtbESP0WoCMRRE3wX/IVyhbzWrWG1Xo1Rp&#10;URAUtR9wu7nurt3crEmq6983QsHHYebMMJNZYypxIedLywp63QQEcWZ1ybmCr8Pn8ysIH5A1VpZJ&#10;wY08zKbt1gRTba+8o8s+5CKWsE9RQRFCnUrps4IM+q6tiaN3tM5giNLlUju8xnJTyX6SDKXBkuNC&#10;gTUtCsp+9r9GwctmfaL50uQfdrgt7eH8PeA3p9RTp3kfgwjUhEf4n17pyI0G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8YO2xAAAANwAAAAPAAAAAAAAAAAA&#10;AAAAAKECAABkcnMvZG93bnJldi54bWxQSwUGAAAAAAQABAD5AAAAkgMAAAAA&#10;" strokecolor="#ffc000" strokeweight="3pt"/>
                <v:oval id="Oval 575" o:spid="_x0000_s1113" style="position:absolute;left:4115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FopMIA&#10;AADcAAAADwAAAGRycy9kb3ducmV2LnhtbESP3UrDQBCF7wu+wzKCN8VsGkgjabalCAWLV9Y8wJid&#10;JsHsbMhO2/j2bkHw8vCdH061m92grjSF3rOBVZKCIm687bk1UH8enl9ABUG2OHgmAz8UYLd9WFRY&#10;Wn/jD7qepFWxhEOJBjqRsdQ6NB05DIkfiSM7+8mhRDm12k54i+Vu0FmarrXDnuNChyO9dtR8ny7O&#10;wFfE4V36IjvKqt77cenaYmnM0+O834ASmuXf/Jd+swbyIof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MWik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76" o:spid="_x0000_s1114" style="position:absolute;left:4115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P208AA&#10;AADcAAAADwAAAGRycy9kb3ducmV2LnhtbESP3YrCMBCF7xd8hzCCN6KpwlqpRhFhQdmrVR9gbMa2&#10;2ExKM6v17Y0geHn4zg9nue5crW7Uhsqzgck4AUWce1txYeB0/BnNQQVBtlh7JgMPCrBe9b6WmFl/&#10;5z+6HaRQsYRDhgZKkSbTOuQlOQxj3xBHdvGtQ4myLbRt8R7LXa2nSTLTDiuOCyU2tC0pvx7+nYFz&#10;xOFXqnS6l8lp45uhK9KhMYN+t1mAEurkY36nd9bAdzqD15l4BP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uP208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77" o:spid="_x0000_s1115" style="position:absolute;visibility:visible;mso-wrap-style:square" from="41914,25481" to="4191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MdwcQAAADcAAAADwAAAGRycy9kb3ducmV2LnhtbESP0WoCMRRE3wX/IVyhb5q1VG1Xo7TS&#10;oiAoaj/gdnPdXbu5WZNU179vBMHHYebMMJNZYypxJudLywr6vQQEcWZ1ybmC7/1X9xWED8gaK8uk&#10;4EoeZtN2a4Kpthfe0nkXchFL2KeooAihTqX0WUEGfc/WxNE7WGcwROlyqR1eYrmp5HOSDKXBkuNC&#10;gTXNC8p+d39GwWC9OtLHwuSfdrgp7f7088JvTqmnTvM+BhGoCY/wnV7qyI1GcDsTj4C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x3BxAAAANwAAAAPAAAAAAAAAAAA&#10;AAAAAKECAABkcnMvZG93bnJldi54bWxQSwUGAAAAAAQABAD5AAAAkgMAAAAA&#10;" strokecolor="#ffc000" strokeweight="3pt"/>
                <v:oval id="Oval 578" o:spid="_x0000_s1116" style="position:absolute;left:3929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DHOsAA&#10;AADcAAAADwAAAGRycy9kb3ducmV2LnhtbERPzWrCQBC+F3yHZQpepG4U2pQ0GxGhoPSk9QGm2WkS&#10;mp0N2ammb985CB4/vv9yM4XeXGhMXWQHq2UGhriOvuPGwfnz/ekVTBJkj31kcvBHCTbV7KHEwscr&#10;H+lyksZoCKcCHbQiQ2FtqlsKmJZxIFbuO44BReHYWD/iVcNDb9dZ9mIDdqwNLQ60a6n+Of0GB19K&#10;pw/p8vVBVudtHBahyRfOzR+n7RsYoUnu4pt77x0857pWz+gRs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DDHOs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79" o:spid="_x0000_s1117" style="position:absolute;left:3929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xiocEA&#10;AADcAAAADwAAAGRycy9kb3ducmV2LnhtbESP3WrCQBCF7wXfYRnBG9GNQk2NriKCYPGq1gcYs2MS&#10;zM6G7Kjx7bsFoZeH7/xwVpvO1epBbag8G5hOElDEubcVFwbOP/vxJ6ggyBZrz2TgRQE2635vhZn1&#10;T/6mx0kKFUs4ZGigFGkyrUNeksMw8Q1xZFffOpQo20LbFp+x3NV6liRz7bDiuFBiQ7uS8tvp7gxc&#10;Ig5HqdLZl0zPW9+MXJGOjBkOuu0SlFAn/+Z3+mANfKQL+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98YqH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80" o:spid="_x0000_s1118" style="position:absolute;visibility:visible;mso-wrap-style:square" from="40054,25481" to="4005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1ksIAAADcAAAADwAAAGRycy9kb3ducmV2LnhtbERP204CMRB9J+EfmiHxDboYJbBQiBoN&#10;JiYYLh8wbIfdxe10bQusf+88mPh4cu6LVecadaUQa88GxqMMFHHhbc2lgcP+bTgFFROyxcYzGfih&#10;CKtlv7fA3Pobb+m6S6WSEI45GqhSanOtY1GRwzjyLbFwJx8cJoGh1DbgTcJdo++zbKId1iwNFbb0&#10;UlHxtbs4A4+bjzM9r1356ieftd9/Hx94Foy5G3RPc1CJuvQv/nO/W/FNZb6ckSOgl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x/1ksIAAADcAAAADwAAAAAAAAAAAAAA&#10;AAChAgAAZHJzL2Rvd25yZXYueG1sUEsFBgAAAAAEAAQA+QAAAJADAAAAAA==&#10;" strokecolor="#ffc000" strokeweight="3pt"/>
                <v:oval id="Oval 581" o:spid="_x0000_s1119" style="position:absolute;left:3734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fhGMUA&#10;AADcAAAADwAAAGRycy9kb3ducmV2LnhtbESPzWrDMBCE74G8g9hCb42clMbGiRJCINBLIc1Pz1tr&#10;Y5laKyOpjpunrwqFHIeZ+YZZrgfbip58aBwrmE4yEMSV0w3XCk7H3VMBIkRkja1jUvBDAdar8WiJ&#10;pXZXfqf+EGuRIBxKVGBi7EopQ2XIYpi4jjh5F+ctxiR9LbXHa4LbVs6ybC4tNpwWDHa0NVR9Hb6t&#10;glv+bHof5ueP4m0/6zP/GSvOlXp8GDYLEJGGeA//t1+1gpdiCn9n0h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p+EY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oval id="Oval 582" o:spid="_x0000_s1120" style="position:absolute;left:3734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b8QA&#10;AADcAAAADwAAAGRycy9kb3ducmV2LnhtbESPT2sCMRTE7wW/Q3iCN826oi6rUaRQ6EVo7Z/zc/O6&#10;Wbp5WZJ0XfvpTUHocZiZ3zDb/WBb0ZMPjWMF81kGgrhyuuFawfvb07QAESKyxtYxKbhSgP1u9LDF&#10;UrsLv1J/irVIEA4lKjAxdqWUoTJkMcxcR5y8L+ctxiR9LbXHS4LbVuZZtpIWG04LBjt6NFR9n36s&#10;gt/1wvQ+rD4+i+NL3mf+HCteKzUZD4cNiEhD/A/f289awbLI4e9MOgJ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1f2/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83" o:spid="_x0000_s1121" style="position:absolute;visibility:visible;mso-wrap-style:square" from="38104,25481" to="3810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eeN8MAAADcAAAADwAAAGRycy9kb3ducmV2LnhtbESPQYvCMBSE74L/ITzBm6a6rEg1iiwI&#10;woKwKrsen82zLTYv3SbW+O+NIHgcZuYbZr4MphItNa60rGA0TEAQZ1aXnCs47NeDKQjnkTVWlknB&#10;nRwsF93OHFNtb/xD7c7nIkLYpaig8L5OpXRZQQbd0NbE0TvbxqCPssmlbvAW4aaS4ySZSIMlx4UC&#10;a/oqKLvsrkbBd33atL+8HeljuP6HdnVO/u5SqX4vrGYgPAX/Dr/aG63gc/oBzzPx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nnjfDAAAA3AAAAA8AAAAAAAAAAAAA&#10;AAAAoQIAAGRycy9kb3ducmV2LnhtbFBLBQYAAAAABAAEAPkAAACRAwAAAAA=&#10;" strokecolor="red" strokeweight="3pt"/>
                <v:oval id="Oval 584" o:spid="_x0000_s1122" style="position:absolute;left:3548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BCgMQA&#10;AADcAAAADwAAAGRycy9kb3ducmV2LnhtbESPQWsCMRSE74X+h/AEbzWrtbqsRimFghfBqu35uXnd&#10;LN28LEm6rv56Uyh4HGbmG2a57m0jOvKhdqxgPMpAEJdO11wpOB7en3IQISJrbByTggsFWK8eH5ZY&#10;aHfmD+r2sRIJwqFABSbGtpAylIYshpFriZP37bzFmKSvpPZ4TnDbyEmWzaTFmtOCwZbeDJU/+1+r&#10;4Dp/Np0Ps8+vfLubdJk/xZLnSg0H/esCRKQ+3sP/7Y1W8JJP4e9MO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QQoD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85" o:spid="_x0000_s1123" style="position:absolute;left:3548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znG8QA&#10;AADcAAAADwAAAGRycy9kb3ducmV2LnhtbESPQWsCMRSE7wX/Q3hCb5rVoi6rUUQo9FKw2np+bp6b&#10;xc3LkqTrtr/eFIQeh5n5hlltetuIjnyoHSuYjDMQxKXTNVcKPo+voxxEiMgaG8ek4IcCbNaDpxUW&#10;2t34g7pDrESCcChQgYmxLaQMpSGLYexa4uRdnLcYk/SV1B5vCW4bOc2yubRYc1ow2NLOUHk9fFsF&#10;v4sX0/kw/zrl7/tpl/lzLHmh1POw3y5BROrjf/jRftMKZvkM/s6k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5xv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86" o:spid="_x0000_s1124" style="position:absolute;visibility:visible;mso-wrap-style:square" from="36244,25481" to="3624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A9r8UAAADcAAAADwAAAGRycy9kb3ducmV2LnhtbESP3WrCQBSE7wu+w3KE3tWNBYOkWUUE&#10;QSgITYt6eZo9+cHs2Zhd4/r23UKhl8PMfMPk62A6MdLgWssK5rMEBHFpdcu1gq/P3csShPPIGjvL&#10;pOBBDtaryVOOmbZ3/qCx8LWIEHYZKmi87zMpXdmQQTezPXH0KjsY9FEOtdQD3iPcdPI1SVJpsOW4&#10;0GBP24bKS3EzCt777/145MNcn8PtGsZNlZweUqnnadi8gfAU/H/4r73XChbLFH7PxCM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JA9r8UAAADcAAAADwAAAAAAAAAA&#10;AAAAAAChAgAAZHJzL2Rvd25yZXYueG1sUEsFBgAAAAAEAAQA+QAAAJMDAAAAAA==&#10;" strokecolor="red" strokeweight="3pt"/>
                <v:oval id="Oval 587" o:spid="_x0000_s1125" style="position:absolute;left:33166;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c98QA&#10;AADcAAAADwAAAGRycy9kb3ducmV2LnhtbESPT2sCMRTE7wW/Q3iCN82q6C6rUaRQ6EVo7Z/zc/O6&#10;Wbp5WZJ0XfvpTUHocZiZ3zDb/WBb0ZMPjWMF81kGgrhyuuFawfvb07QAESKyxtYxKbhSgP1u9LDF&#10;UrsLv1J/irVIEA4lKjAxdqWUoTJkMcxcR5y8L+ctxiR9LbXHS4LbVi6ybC0tNpwWDHb0aKj6Pv1Y&#10;Bb/50vQ+rD8+i+PLos/8OVacKzUZD4cNiEhD/A/f289awarI4e9MOgJ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C3Pf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88" o:spid="_x0000_s1126" style="position:absolute;left:33166;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1IhcEA&#10;AADcAAAADwAAAGRycy9kb3ducmV2LnhtbERPy2oCMRTdF/yHcAV3NaOlOoxGEaHQjdD6Wl8n18ng&#10;5GZI0nH065tFocvDeS/XvW1ERz7UjhVMxhkI4tLpmisFx8PHaw4iRGSNjWNS8KAA69XgZYmFdnf+&#10;pm4fK5FCOBSowMTYFlKG0pDFMHYtceKuzluMCfpKao/3FG4bOc2ymbRYc2ow2NLWUHnb/1gFz/mb&#10;6XyYnc757mvaZf4SS54rNRr2mwWISH38F/+5P7WC9zytTWfSEZ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dSIXBAAAA3AAAAA8AAAAAAAAAAAAAAAAAmAIAAGRycy9kb3du&#10;cmV2LnhtbFBLBQYAAAAABAAEAPUAAACGAwAAAAA=&#10;" fillcolor="red" strokecolor="red" strokeweight="2pt">
                  <v:textbox>
                    <w:txbxContent>
                      <w:p w:rsidR="00402F3A" w:rsidRPr="00527D30" w:rsidRDefault="00402F3A" w:rsidP="0055607D">
                        <w:pPr>
                          <w:rPr>
                            <w:rFonts w:eastAsia="Times New Roman"/>
                          </w:rPr>
                        </w:pPr>
                      </w:p>
                    </w:txbxContent>
                  </v:textbox>
                </v:oval>
                <v:line id="Straight Connector 589" o:spid="_x0000_s1127" style="position:absolute;visibility:visible;mso-wrap-style:square" from="33928,25436" to="33928,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p3cUAAADcAAAADwAAAGRycy9kb3ducmV2LnhtbESPQWvCQBSE74L/YXkFb3WTgkWjaxCh&#10;IBQKTcX2+Mw+k9Ds2zS7xs2/7xYKHoeZ+YbZ5MG0YqDeNZYVpPMEBHFpdcOVguPHy+MShPPIGlvL&#10;pGAkB/l2Otlgpu2N32kofCUihF2GCmrvu0xKV9Zk0M1tRxy9i+0N+ij7SuoebxFuWvmUJM/SYMNx&#10;ocaO9jWV38XVKHjtzofhxG+p/grXnzDsLsnnKJWaPYTdGoSn4O/h//ZBK1gsV/B3Jh4Bu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p3cUAAADcAAAADwAAAAAAAAAA&#10;AAAAAAChAgAAZHJzL2Rvd25yZXYueG1sUEsFBgAAAAAEAAQA+QAAAJMDAAAAAA==&#10;" strokecolor="red" strokeweight="3pt"/>
                <v:oval id="Oval 590" o:spid="_x0000_s1128" style="position:absolute;left:31307;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LSXsIA&#10;AADcAAAADwAAAGRycy9kb3ducmV2LnhtbERPW2vCMBR+F/wP4Qz2pukUb51pkYGwl4HTzeez5qwp&#10;a05KktXOX28eBj5+fPdtOdhW9ORD41jB0zQDQVw53XCt4OO0n6xBhIissXVMCv4oQFmMR1vMtbvw&#10;O/XHWIsUwiFHBSbGLpcyVIYshqnriBP37bzFmKCvpfZ4SeG2lbMsW0qLDacGgx29GKp+jr9WwXU1&#10;N70Py8/z+u0w6zP/FSteKfX4MOyeQUQa4l38737VChabND+dSUdAFj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MtJewgAAANwAAAAPAAAAAAAAAAAAAAAAAJgCAABkcnMvZG93&#10;bnJldi54bWxQSwUGAAAAAAQABAD1AAAAhwMAAAAA&#10;" fillcolor="red" strokecolor="red" strokeweight="2pt">
                  <v:textbox>
                    <w:txbxContent>
                      <w:p w:rsidR="00402F3A" w:rsidRPr="00527D30" w:rsidRDefault="00402F3A" w:rsidP="0055607D">
                        <w:pPr>
                          <w:rPr>
                            <w:rFonts w:eastAsia="Times New Roman"/>
                          </w:rPr>
                        </w:pPr>
                      </w:p>
                    </w:txbxContent>
                  </v:textbox>
                </v:oval>
                <v:oval id="Oval 591" o:spid="_x0000_s1129" style="position:absolute;left:31307;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53xcQA&#10;AADcAAAADwAAAGRycy9kb3ducmV2LnhtbESPT2sCMRTE70K/Q3gFb5pVqX9Wo5SC4KWgtvX83Lxu&#10;lm5eliSuaz99Iwg9DjPzG2a16WwtWvKhcqxgNMxAEBdOV1wq+PzYDuYgQkTWWDsmBTcKsFk/9VaY&#10;a3flA7XHWIoE4ZCjAhNjk0sZCkMWw9A1xMn7dt5iTNKXUnu8Jrit5TjLptJixWnBYENvhoqf48Uq&#10;+J1NTOvD9Os0f9+P28yfY8EzpfrP3esSRKQu/ocf7Z1W8LIYwf1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8X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92" o:spid="_x0000_s1130" style="position:absolute;visibility:visible;mso-wrap-style:square" from="32069,25436" to="32069,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KtccUAAADcAAAADwAAAGRycy9kb3ducmV2LnhtbESPQWvCQBSE70L/w/IKvekmQouNrkEK&#10;glAoVKXt8Zl9JqHZtzG7Jpt/3y0IHoeZ+YZZ5cE0oqfO1ZYVpLMEBHFhdc2lguNhO12AcB5ZY2OZ&#10;FIzkIF8/TFaYaTvwJ/V7X4oIYZehgsr7NpPSFRUZdDPbEkfvbDuDPsqulLrDIcJNI+dJ8iIN1hwX&#10;KmzpraLid381Ct7b067/4o9U/4TrJfSbc/I9SqWeHsNmCcJT8Pfwrb3TCp5f5/B/Jh4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nKtccUAAADcAAAADwAAAAAAAAAA&#10;AAAAAAChAgAAZHJzL2Rvd25yZXYueG1sUEsFBgAAAAAEAAQA+QAAAJMDAAAAAA==&#10;" strokecolor="red" strokeweight="3pt"/>
                <v:oval id="Oval 593" o:spid="_x0000_s1131" style="position:absolute;left:29356;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KcUA&#10;AADcAAAADwAAAGRycy9kb3ducmV2LnhtbESPT2sCMRTE74V+h/CE3mpWRddujVKEQi9C65+eXzfP&#10;zeLmZUniuvXTm0LB4zAzv2EWq942oiMfascKRsMMBHHpdM2Vgv3u/XkOIkRkjY1jUvBLAVbLx4cF&#10;Ftpd+Iu6baxEgnAoUIGJsS2kDKUhi2HoWuLkHZ23GJP0ldQeLwluGznOspm0WHNaMNjS2lB52p6t&#10;gms+MZ0Ps8P3fPM57jL/E0vOlXoa9G+vICL18R7+b39oBdOXCfydS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4Ewp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oval id="Oval 594" o:spid="_x0000_s1132" style="position:absolute;left:29356;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nUXcUA&#10;AADcAAAADwAAAGRycy9kb3ducmV2LnhtbESPT2sCMRTE7wW/Q3hCbzVba9WuRhGh4EXwX3t+3Tw3&#10;SzcvS5Ku2356IxQ8DjPzG2a+7GwtWvKhcqzgeZCBIC6crrhUcDq+P01BhIissXZMCn4pwHLRe5hj&#10;rt2F99QeYikShEOOCkyMTS5lKAxZDAPXECfv7LzFmKQvpfZ4SXBby2GWjaXFitOCwYbWhorvw49V&#10;8Dd5Ma0P44/P6XY3bDP/FQueKPXY71YzEJG6eA//tzdawevbCG5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CdRd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line id="Straight Connector 595" o:spid="_x0000_s1133" style="position:absolute;visibility:visible;mso-wrap-style:square" from="30118,25436" to="30118,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s1BcUAAADcAAAADwAAAGRycy9kb3ducmV2LnhtbESPQWvCQBSE70L/w/IKvekmBcVG1yAF&#10;QSgUtNL2+Mw+k9Ds25hdk82/7xYKHoeZ+YZZ58E0oqfO1ZYVpLMEBHFhdc2lgtPHbroE4TyyxsYy&#10;KRjJQb55mKwx03bgA/VHX4oIYZehgsr7NpPSFRUZdDPbEkfvYjuDPsqulLrDIcJNI5+TZCEN1hwX&#10;KmzptaLi53gzCt7a877/5PdUf4fbNfTbS/I1SqWeHsN2BcJT8Pfwf3uvFcxf5vB3Jh4B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s1BcUAAADcAAAADwAAAAAAAAAA&#10;AAAAAAChAgAAZHJzL2Rvd25yZXYueG1sUEsFBgAAAAAEAAQA+QAAAJMDAAAAAA==&#10;" strokecolor="red" strokeweight="3pt"/>
                <v:oval id="Oval 596" o:spid="_x0000_s1134" style="position:absolute;left:27497;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fvscQA&#10;AADcAAAADwAAAGRycy9kb3ducmV2LnhtbESPQWsCMRSE74L/ITyhN81q6apbo4gg9FJo1fb83Lxu&#10;FjcvSxLXbX99Uyh4HGbmG2a16W0jOvKhdqxgOslAEJdO11wpOB334wWIEJE1No5JwTcF2KyHgxUW&#10;2t34nbpDrESCcChQgYmxLaQMpSGLYeJa4uR9OW8xJukrqT3eEtw2cpZlubRYc1ow2NLOUHk5XK2C&#10;n/mj6XzIPz4Xr2+zLvPnWPJcqYdRv30GEamP9/B/+0UreFr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X77H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97" o:spid="_x0000_s1135" style="position:absolute;left:27497;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tKKsQA&#10;AADcAAAADwAAAGRycy9kb3ducmV2LnhtbESPQWsCMRSE74L/ITyhN81qqatbo4gg9FJo1fb83Lxu&#10;FjcvSxLXbX99Uyh4HGbmG2a16W0jOvKhdqxgOslAEJdO11wpOB334wWIEJE1No5JwTcF2KyHgxUW&#10;2t34nbpDrESCcChQgYmxLaQMpSGLYeJa4uR9OW8xJukrqT3eEtw2cpZlc2mx5rRgsKWdofJyuFoF&#10;P/mj6XyYf3wuXt9mXebPseRcqYdRv30GEamP9/B/+0UreFr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bSir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98" o:spid="_x0000_s1136" style="position:absolute;visibility:visible;mso-wrap-style:square" from="28259,25436" to="28259,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qam8IAAADcAAAADwAAAGRycy9kb3ducmV2LnhtbERPW2vCMBR+H+w/hDPwbU0VlNk1igwG&#10;gjCYE7fHs+b0wpqTrolt+u/Ng+Djx3fPt8G0YqDeNZYVzJMUBHFhdcOVgtPX+/MLCOeRNbaWScFE&#10;Drabx4ccM21H/qTh6CsRQ9hlqKD2vsukdEVNBl1iO+LIlbY36CPsK6l7HGO4aeUiTVfSYMOxocaO&#10;3moq/o4Xo+DQ/e6HM3/M9U+4/IdhV6bfk1Rq9hR2ryA8BX8X39x7rWC5jmvjmXgE5OY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5qam8IAAADcAAAADwAAAAAAAAAAAAAA&#10;AAChAgAAZHJzL2Rvd25yZXYueG1sUEsFBgAAAAAEAAQA+QAAAJADAAAAAA==&#10;" strokecolor="red" strokeweight="3pt"/>
                <v:oval id="Oval 599" o:spid="_x0000_s1137" style="position:absolute;left:25546;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7w8QA&#10;AADcAAAADwAAAGRycy9kb3ducmV2LnhtbESPT2sCMRTE74V+h/AK3mpWpf5ZjVIKgpeC2tbzc/Pc&#10;LG5eliSuaz99Iwg9DjPzG2ax6mwtWvKhcqxg0M9AEBdOV1wq+P5av05BhIissXZMCm4UYLV8flpg&#10;rt2Vd9TuYykShEOOCkyMTS5lKAxZDH3XECfv5LzFmKQvpfZ4TXBby2GWjaXFitOCwYY+DBXn/cUq&#10;+J2MTOvD+Ocw/dwO28wfY8ETpXov3fscRKQu/ocf7Y1W8Dabwf1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Ie8P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0" o:spid="_x0000_s1138" style="position:absolute;left:25546;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0mpcAA&#10;AADcAAAADwAAAGRycy9kb3ducmV2LnhtbERPTWsCMRC9F/wPYYTeaqKFVVajiFDwIljbeh4342Zx&#10;M1mSdF3765tDocfH+15tBteKnkJsPGuYThQI4sqbhmsNnx9vLwsQMSEbbD2ThgdF2KxHTyssjb/z&#10;O/WnVIscwrFEDTalrpQyVpYcxonviDN39cFhyjDU0gS853DXyplShXTYcG6w2NHOUnU7fTsNP/NX&#10;24dYfJ0Xh+OsV+GSKp5r/TwetksQiYb0L/5z742GQuX5+Uw+An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R0mpcAAAADcAAAADwAAAAAAAAAAAAAAAACYAgAAZHJzL2Rvd25y&#10;ZXYueG1sUEsFBgAAAAAEAAQA9QAAAIUDAAAAAA==&#10;" fillcolor="red" strokecolor="red" strokeweight="2pt">
                  <v:textbox>
                    <w:txbxContent>
                      <w:p w:rsidR="00402F3A" w:rsidRPr="00527D30" w:rsidRDefault="00402F3A" w:rsidP="0055607D">
                        <w:pPr>
                          <w:rPr>
                            <w:rFonts w:eastAsia="Times New Roman"/>
                          </w:rPr>
                        </w:pPr>
                      </w:p>
                    </w:txbxContent>
                  </v:textbox>
                </v:oval>
                <v:line id="Straight Connector 601" o:spid="_x0000_s1139" style="position:absolute;visibility:visible;mso-wrap-style:square" from="26308,25344" to="26308,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H/cQAAADcAAAADwAAAGRycy9kb3ducmV2LnhtbESPQWvCQBSE70L/w/IKveluepAS3QQR&#10;BEEoVEv1+Jp9JqHZtzG7xvXfu4VCj8PMfMMsy2g7MdLgW8caspkCQVw503Kt4fOwmb6B8AHZYOeY&#10;NNzJQ1k8TZaYG3fjDxr3oRYJwj5HDU0IfS6lrxqy6GeuJ07e2Q0WQ5JDLc2AtwS3nXxVai4ttpwW&#10;Guxp3VD1s79aDbv+ezt+8XtmTvF6iePqrI53qfXLc1wtQASK4T/8194aDXOVwe+ZdARk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j8f9xAAAANwAAAAPAAAAAAAAAAAA&#10;AAAAAKECAABkcnMvZG93bnJldi54bWxQSwUGAAAAAAQABAD5AAAAkgMAAAAA&#10;" strokecolor="red" strokeweight="3pt"/>
                <v:oval id="Oval 602" o:spid="_x0000_s1140" style="position:absolute;left:23687;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MdScQA&#10;AADcAAAADwAAAGRycy9kb3ducmV2LnhtbESPQWsCMRSE74X+h/AK3mrSFVZZjVIKhV6EVm3Pz81z&#10;s7h5WZJ0Xfvrm0LB4zAz3zCrzeg6MVCIrWcNT1MFgrj2puVGw2H/+rgAEROywc4zabhShM36/m6F&#10;lfEX/qBhlxqRIRwr1GBT6ispY23JYZz6njh7Jx8cpixDI03AS4a7ThZKldJhy3nBYk8vlurz7ttp&#10;+JnP7BBi+fm12L4XgwrHVPNc68nD+LwEkWhMt/B/+81oKFUBf2fy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DHUn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3" o:spid="_x0000_s1141" style="position:absolute;left:23687;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0sMA&#10;AADcAAAADwAAAGRycy9kb3ducmV2LnhtbESPQWsCMRSE74X+h/AEbzVRYZXVKFIo9FJobev5uXlu&#10;FjcvS5Kua399Iwg9DjPzDbPeDq4VPYXYeNYwnSgQxJU3Ddcavj5fnpYgYkI22HomDVeKsN08Pqyx&#10;NP7CH9TvUy0yhGOJGmxKXSllrCw5jBPfEWfv5IPDlGWopQl4yXDXyplShXTYcF6w2NGzpeq8/3Ea&#10;fhdz24dYfB+Wb++zXoVjqnih9Xg07FYgEg3pP3xvvxoNhZrD7Uw+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40sMAAADcAAAADwAAAAAAAAAAAAAAAACYAgAAZHJzL2Rv&#10;d25yZXYueG1sUEsFBgAAAAAEAAQA9QAAAIgDAAAAAA==&#10;" fillcolor="red" strokecolor="red" strokeweight="2pt">
                  <v:textbox>
                    <w:txbxContent>
                      <w:p w:rsidR="00402F3A" w:rsidRPr="00527D30" w:rsidRDefault="00402F3A" w:rsidP="0055607D">
                        <w:pPr>
                          <w:rPr>
                            <w:rFonts w:eastAsia="Times New Roman"/>
                          </w:rPr>
                        </w:pPr>
                      </w:p>
                    </w:txbxContent>
                  </v:textbox>
                </v:oval>
                <v:line id="Straight Connector 604" o:spid="_x0000_s1142" style="position:absolute;visibility:visible;mso-wrap-style:square" from="24449,25344" to="24449,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hkZcQAAADcAAAADwAAAGRycy9kb3ducmV2LnhtbESPUWvCMBSF3wf+h3AHvs3EISLVtMhA&#10;EARBJ5uPd821LWtuuibW+O/NYLDHwznnO5xVEW0rBup941jDdKJAEJfONFxpOL1vXhYgfEA22Dom&#10;DXfyUOSjpxVmxt34QMMxVCJB2GeooQ6hy6T0ZU0W/cR1xMm7uN5iSLKvpOnxluC2la9KzaXFhtNC&#10;jR291VR+H69Ww6772g4fvJ+ac7z+xGF9UZ93qfX4Oa6XIALF8B/+a2+Nhrmawe+ZdARk/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RlxAAAANwAAAAPAAAAAAAAAAAA&#10;AAAAAKECAABkcnMvZG93bnJldi54bWxQSwUGAAAAAAQABAD5AAAAkgMAAAAA&#10;" strokecolor="red" strokeweight="3pt"/>
                <v:oval id="Oval 605" o:spid="_x0000_s1143" style="position:absolute;left:21736;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FPcQA&#10;AADcAAAADwAAAGRycy9kb3ducmV2LnhtbESPT2sCMRTE7wW/Q3gFbzWp0lVWo0ih4EVo7Z/zc/Pc&#10;LG5eliSuaz99Uyj0OMzMb5jVZnCt6CnExrOGx4kCQVx503Ct4eP95WEBIiZkg61n0nCjCJv16G6F&#10;pfFXfqP+kGqRIRxL1GBT6kopY2XJYZz4jjh7Jx8cpixDLU3Aa4a7Vk6VKqTDhvOCxY6eLVXnw8Vp&#10;+J7PbB9i8fm12L9OexWOqeK51uP7YbsEkWhI/+G/9s5oKNQT/J7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qhT3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6" o:spid="_x0000_s1144" style="position:absolute;left:21736;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gbSsMA&#10;AADcAAAADwAAAGRycy9kb3ducmV2LnhtbESPzWrDMBCE74G+g9hCbonUFJzgRgmlUOilkP/z1tpa&#10;ptbKSKrj5OmjQiHHYWa+YZbrwbWipxAbzxqepgoEceVNw7WGw/59sgARE7LB1jNpuFCE9ephtMTS&#10;+DNvqd+lWmQIxxI12JS6UspYWXIYp74jzt63Dw5TlqGWJuA5w10rZ0oV0mHDecFiR2+Wqp/dr9Nw&#10;nT/bPsTieFp8bma9Cl+p4rnW48fh9QVEoiHdw//tD6OhUAX8nc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gbSsMAAADcAAAADwAAAAAAAAAAAAAAAACYAgAAZHJzL2Rv&#10;d25yZXYueG1sUEsFBgAAAAAEAAQA9QAAAIgDAAAAAA==&#10;" fillcolor="red" strokecolor="red" strokeweight="2pt">
                  <v:textbox>
                    <w:txbxContent>
                      <w:p w:rsidR="00402F3A" w:rsidRPr="00527D30" w:rsidRDefault="00402F3A" w:rsidP="0055607D">
                        <w:pPr>
                          <w:rPr>
                            <w:rFonts w:eastAsia="Times New Roman"/>
                          </w:rPr>
                        </w:pPr>
                      </w:p>
                    </w:txbxContent>
                  </v:textbox>
                </v:oval>
                <v:line id="Straight Connector 607" o:spid="_x0000_s1145" style="position:absolute;visibility:visible;mso-wrap-style:square" from="22498,25344" to="22498,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6EsQAAADcAAAADwAAAGRycy9kb3ducmV2LnhtbESPQWsCMRSE74L/IbxCb5rYg8pqdpGC&#10;IAhCrbQeXzfP3aWbl+0mrvHfm0Khx2FmvmHWRbStGKj3jWMNs6kCQVw603Cl4fS+nSxB+IBssHVM&#10;Gu7kocjHozVmxt34jYZjqESCsM9QQx1Cl0npy5os+qnriJN3cb3FkGRfSdPjLcFtK1+UmkuLDaeF&#10;Gjt6ran8Pl6thn33tRs++DAz53j9icPmoj7vUuvnp7hZgQgUw3/4r70zGuZqAb9n0hGQ+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KvoSxAAAANwAAAAPAAAAAAAAAAAA&#10;AAAAAKECAABkcnMvZG93bnJldi54bWxQSwUGAAAAAAQABAD5AAAAkgMAAAAA&#10;" strokecolor="red" strokeweight="3pt"/>
                <v:oval id="Oval 608" o:spid="_x0000_s1146" style="position:absolute;left:19877;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sqo8AA&#10;AADcAAAADwAAAGRycy9kb3ducmV2LnhtbERPTWsCMRC9F/wPYYTeaqKFVVajiFDwIljbeh4342Zx&#10;M1mSdF3765tDocfH+15tBteKnkJsPGuYThQI4sqbhmsNnx9vLwsQMSEbbD2ThgdF2KxHTyssjb/z&#10;O/WnVIscwrFEDTalrpQyVpYcxonviDN39cFhyjDU0gS853DXyplShXTYcG6w2NHOUnU7fTsNP/NX&#10;24dYfJ0Xh+OsV+GSKp5r/TwetksQiYb0L/5z742GQuW1+Uw+An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2sqo8AAAADcAAAADwAAAAAAAAAAAAAAAACYAgAAZHJzL2Rvd25y&#10;ZXYueG1sUEsFBgAAAAAEAAQA9QAAAIUDAAAAAA==&#10;" fillcolor="red" strokecolor="red" strokeweight="2pt">
                  <v:textbox>
                    <w:txbxContent>
                      <w:p w:rsidR="00402F3A" w:rsidRPr="00527D30" w:rsidRDefault="00402F3A" w:rsidP="0055607D">
                        <w:pPr>
                          <w:rPr>
                            <w:rFonts w:eastAsia="Times New Roman"/>
                          </w:rPr>
                        </w:pPr>
                      </w:p>
                    </w:txbxContent>
                  </v:textbox>
                </v:oval>
                <v:oval id="Oval 609" o:spid="_x0000_s1147" style="position:absolute;left:19877;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ePOMQA&#10;AADcAAAADwAAAGRycy9kb3ducmV2LnhtbESPT2sCMRTE7wW/Q3iCN01qYbVbo4hQ6EWw9s/5dfO6&#10;Wbp5WZJ0Xf30piD0OMzMb5jVZnCt6CnExrOG+5kCQVx503Ct4f3teboEEROywdYzaThThM16dLfC&#10;0vgTv1J/TLXIEI4larApdaWUsbLkMM58R5y9bx8cpixDLU3AU4a7Vs6VKqTDhvOCxY52lqqf46/T&#10;cFk82D7E4uNzuT/MexW+UsULrSfjYfsEItGQ/sO39ovRUKhH+DuTj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njzj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610" o:spid="_x0000_s1148" style="position:absolute;visibility:visible;mso-wrap-style:square" from="20639,25344" to="20639,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r0u8AAAADcAAAADwAAAGRycy9kb3ducmV2LnhtbERPy4rCMBTdC/5DuMLsNK0LkWoUEQRB&#10;EHygLq/NtS02N7WJNf79ZDEwy8N5z5fB1KKj1lWWFaSjBARxbnXFhYLzaTOcgnAeWWNtmRR8ycFy&#10;0e/NMdP2wwfqjr4QMYRdhgpK75tMSpeXZNCNbEMcuYdtDfoI20LqFj8x3NRynCQTabDi2FBiQ+uS&#10;8ufxbRTsmvu2u/A+1bfwfoVu9UiuX6nUzyCsZiA8Bf8v/nNvtYJJGufHM/EIyMU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Ma9LvAAAAA3AAAAA8AAAAAAAAAAAAAAAAA&#10;oQIAAGRycy9kb3ducmV2LnhtbFBLBQYAAAAABAAEAPkAAACOAwAAAAA=&#10;" strokecolor="red" strokeweight="3pt"/>
                <v:oval id="Oval 611" o:spid="_x0000_s1149" style="position:absolute;left:1753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qe8AA&#10;AADcAAAADwAAAGRycy9kb3ducmV2LnhtbESPzarCMBCF9xd8hzCCG9G0LlSqUUQQFFfX6wOMzdgW&#10;m0lpRq1vbwThLg/f+eEs152r1YPaUHk2kI4TUMS5txUXBs5/u9EcVBBki7VnMvCiAOtV72eJmfVP&#10;/qXHSQoVSzhkaKAUaTKtQ16SwzD2DXFkV986lCjbQtsWn7Hc1XqSJFPtsOK4UGJD25Ly2+nuDFwi&#10;DkepZpODpOeNb4aumA2NGfS7zQKUUCf/5m96bw1M0xQ+Z+IR0K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qe8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612" o:spid="_x0000_s1150" style="position:absolute;left:1753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0DMIA&#10;AADcAAAADwAAAGRycy9kb3ducmV2LnhtbESP3WrCQBCF7wXfYZmCN8FskguVNKuIUKj0qtEHGLPT&#10;JDQ7G7JTTd++Wyj08vCdH051mN2g7jSF3rOBPM1AETfe9twauF5e1jtQQZAtDp7JwDcFOOyXiwpL&#10;6x/8TvdaWhVLOJRooBMZS61D05HDkPqROLIPPzmUKKdW2wkfsdwNusiyjXbYc1zocKRTR81n/eUM&#10;3CIOb9Jvi7Pk16MfE9duE2NWT/PxGZTQLP/mv/SrNbDJC/g9E4+A3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InQM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13" o:spid="_x0000_s1151" style="position:absolute;visibility:visible;mso-wrap-style:square" from="18292,25344" to="1829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KfHsUAAADcAAAADwAAAGRycy9kb3ducmV2LnhtbESP3WoCMRSE7wt9h3AK3tWs2i66NYqK&#10;YkGo+PMAx83p7rabkzWJur59Uyj0cpiZb5jxtDW1uJLzlWUFvW4Cgji3uuJCwfGweh6C8AFZY22Z&#10;FNzJw3Ty+DDGTNsb7+i6D4WIEPYZKihDaDIpfV6SQd+1DXH0Pq0zGKJ0hdQObxFuatlPklQarDgu&#10;lNjQoqT8e38xCl4/Nl80X5tiadNtZQ/n0wuPnFKdp3b2BiJQG/7Df+13rSDtDeD3TDwCcv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KfHsUAAADcAAAADwAAAAAAAAAA&#10;AAAAAAChAgAAZHJzL2Rvd25yZXYueG1sUEsFBgAAAAAEAAQA+QAAAJMDAAAAAA==&#10;" strokecolor="#ffc000" strokeweight="3pt"/>
                <v:oval id="Oval 614" o:spid="_x0000_s1152" style="position:absolute;left:1567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dJ48IA&#10;AADcAAAADwAAAGRycy9kb3ducmV2LnhtbESP3UrDQBCF7wu+wzKCN8FuEkojabchCAWlV619gDE7&#10;TYLZ2ZCdtvHtXUHw8vCdH862mt2gbjSF3rOBbJmCIm687bk1cP7YP7+ACoJscfBMBr4pQLV7WGyx&#10;tP7OR7qdpFWxhEOJBjqRsdQ6NB05DEs/Ekd28ZNDiXJqtZ3wHsvdoPM0XWuHPceFDkd67aj5Ol2d&#10;gc+Iw0H6In+X7Fz7MXFtkRjz9DjXG1BCs/yb/9Jv1sA6W8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h0nj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15" o:spid="_x0000_s1153" style="position:absolute;left:1567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vseMIA&#10;AADcAAAADwAAAGRycy9kb3ducmV2LnhtbESP3UrDQBCF7wu+wzKCN8FuEmgjabchCAWlV619gDE7&#10;TYLZ2ZCdtvHtXUHw8vCdH862mt2gbjSF3rOBbJmCIm687bk1cP7YP7+ACoJscfBMBr4pQLV7WGyx&#10;tP7OR7qdpFWxhEOJBjqRsdQ6NB05DEs/Ekd28ZNDiXJqtZ3wHsvdoPM0XWuHPceFDkd67aj5Ol2d&#10;gc+Iw0H6In+X7Fz7MXFtkRjz9DjXG1BCs/yb/9Jv1sA6W8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y+x4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16" o:spid="_x0000_s1154" style="position:absolute;visibility:visible;mso-wrap-style:square" from="16432,25344" to="1643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U8hsUAAADcAAAADwAAAGRycy9kb3ducmV2LnhtbESP0WrCQBRE3wv+w3IF38zGYoNNXcWK&#10;YqGgqP2A2+xtkpq9G3dXTf++WxD6OMzMGWY670wjruR8bVnBKElBEBdW11wq+DiuhxMQPiBrbCyT&#10;gh/yMJ/1HqaYa3vjPV0PoRQRwj5HBVUIbS6lLyoy6BPbEkfvyzqDIUpXSu3wFuGmkY9pmkmDNceF&#10;CltaVlScDhej4Gn7/k2vG1OubLar7fH8OeZnp9Sg3y1eQATqwn/43n7TCrJRBn9n4hG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JU8hsUAAADcAAAADwAAAAAAAAAA&#10;AAAAAAChAgAAZHJzL2Rvd25yZXYueG1sUEsFBgAAAAAEAAQA+QAAAJMDAAAAAA==&#10;" strokecolor="#ffc000" strokeweight="3pt"/>
                <v:oval id="Oval 617" o:spid="_x0000_s1155" style="position:absolute;left:1372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XXlMEA&#10;AADcAAAADwAAAGRycy9kb3ducmV2LnhtbESPTYrCQBCF98LcoSlhNjJ24sJItBUZEBxmpeYANeky&#10;CaarQ7rUePtpQXD5+N4Pb7UZXKtu1IfGs4F0moAiLr1tuDJQnHZfC1BBkC22nsnAgwJs1h+jFebW&#10;3/lAt6NUKpZwyNFALdLlWoeyJodh6jviyM6+dyhR9pW2Pd5juWv1LEnm2mHDcaHGjr5rKi/HqzPw&#10;F3H4lSab/UhabH03cVU2MeZzPGyXoIQGeZtf6b01ME8z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V15T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18" o:spid="_x0000_s1156" style="position:absolute;left:1372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D5r8A&#10;AADcAAAADwAAAGRycy9kb3ducmV2LnhtbERPzWrCQBC+C32HZQq9iG7iQUt0FREEpSd/HmCanSah&#10;2dmQHTW+fedQ8Pjx/a82Q2jNnfrURHaQTzMwxGX0DVcOrpf95BNMEmSPbWRy8KQEm/XbaIWFjw8+&#10;0f0sldEQTgU6qEW6wtpU1hQwTWNHrNxP7AOKwr6yvseHhofWzrJsbgM2rA01drSrqfw934KDb6XT&#10;lzSL2VHy6zZ241Atxs59vA/bJRihQV7if/fBO5jnulb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ykPm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619" o:spid="_x0000_s1157" style="position:absolute;visibility:visible;mso-wrap-style:square" from="14482,25344" to="1448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qo9MUAAADcAAAADwAAAGRycy9kb3ducmV2LnhtbESP3WoCMRSE7wt9h3AKvdOsoktdjVLF&#10;UkGw+PMAx83p7rabkzVJdX17Iwi9HGbmG2Yya00tzuR8ZVlBr5uAIM6trrhQcNh/dN5A+ICssbZM&#10;Cq7kYTZ9fppgpu2Ft3TehUJECPsMFZQhNJmUPi/JoO/ahjh639YZDFG6QmqHlwg3tewnSSoNVhwX&#10;SmxoUVL+u/szCoab9Q/NP02xtOlXZfen44BHTqnXl/Z9DCJQG/7Dj/ZKK0h7I7ifiUd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Qqo9MUAAADcAAAADwAAAAAAAAAA&#10;AAAAAAChAgAAZHJzL2Rvd25yZXYueG1sUEsFBgAAAAAEAAQA+QAAAJMDAAAAAA==&#10;" strokecolor="#ffc000" strokeweight="3pt"/>
                <v:oval id="Oval 620" o:spid="_x0000_s1158" style="position:absolute;left:1186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CFXb8A&#10;AADcAAAADwAAAGRycy9kb3ducmV2LnhtbERPzWrCQBC+C32HZQpeRDfmoCW6igiFSk/+PMA0O01C&#10;s7MhO2p8e+dQ8Pjx/a+3Q2jNjfrURHYwn2VgiMvoG64cXM6f0w8wSZA9tpHJwYMSbDdvozUWPt75&#10;SLeTVEZDOBXooBbpCmtTWVPANIsdsXK/sQ8oCvvK+h7vGh5am2fZwgZsWBtq7GhfU/l3ugYHP0qn&#10;b2mW+UHml13sJqFaTpwbvw+7FRihQV7if/eXd7DIdb6e0SNgN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0IVd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621" o:spid="_x0000_s1159" style="position:absolute;left:1186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gxsIA&#10;AADcAAAADwAAAGRycy9kb3ducmV2LnhtbESP3WrCQBCF7wXfYZmCN8FskguVNKuIUKj0qtEHGLPT&#10;JDQ7G7JTTd++Wyj08vCdH051mN2g7jSF3rOBPM1AETfe9twauF5e1jtQQZAtDp7JwDcFOOyXiwpL&#10;6x/8TvdaWhVLOJRooBMZS61D05HDkPqROLIPPzmUKKdW2wkfsdwNusiyjXbYc1zocKRTR81n/eUM&#10;3CIOb9Jvi7Pk16MfE9duE2NWT/PxGZTQLP/mv/SrNbApcvg9E4+A3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nCDG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2" o:spid="_x0000_s1160" style="position:absolute;visibility:visible;mso-wrap-style:square" from="12622,25344" to="1262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LwOMUAAADcAAAADwAAAGRycy9kb3ducmV2LnhtbESP0WrCQBRE3wX/YbmCb3VjaEMbXaWV&#10;ioWCUu0HXLO3SWr2btxdNf69Wyj4OMzMGWY670wjzuR8bVnBeJSAIC6srrlU8L1bPjyD8AFZY2OZ&#10;FFzJw3zW700x1/bCX3TehlJECPscFVQhtLmUvqjIoB/Zljh6P9YZDFG6UmqHlwg3jUyTJJMGa44L&#10;Fba0qKg4bE9GwdP685feVqZ8t9mmtrvj/pFfnFLDQfc6ARGoC/fwf/tDK8jSFP7Ox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cLwOMUAAADcAAAADwAAAAAAAAAA&#10;AAAAAAChAgAAZHJzL2Rvd25yZXYueG1sUEsFBgAAAAAEAAQA+QAAAJMDAAAAAA==&#10;" strokecolor="#ffc000" strokeweight="3pt"/>
                <v:oval id="Oval 623" o:spid="_x0000_s1161" style="position:absolute;left:991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bKsIA&#10;AADcAAAADwAAAGRycy9kb3ducmV2LnhtbESP3UrDQBCF7wXfYRnBm2A3jdBI2m0IQsHilW0fYJqd&#10;JsHsbMhOm/j2bkHw8vCdH86mnF2vbjSGzrOB5SIFRVx723Fj4HTcvbyBCoJssfdMBn4oQLl9fNhg&#10;Yf3EX3Q7SKNiCYcCDbQiQ6F1qFtyGBZ+II7s4keHEuXYaDviFMtdr7M0XWmHHceFFgd6b6n+Plyd&#10;gXPE4VO6PNvL8lT5IXFNnhjz/DRXa1BCs/yb/9If1sAqe4X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hsq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24" o:spid="_x0000_s1162" style="position:absolute;left:991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uDXsIA&#10;AADcAAAADwAAAGRycy9kb3ducmV2LnhtbESP3UrDQBCF7wXfYRnBm2A3DdJI2m0IQsHilW0fYJqd&#10;JsHsbMhOm/j2bkHw8vCdH86mnF2vbjSGzrOB5SIFRVx723Fj4HTcvbyBCoJssfdMBn4oQLl9fNhg&#10;Yf3EX3Q7SKNiCYcCDbQiQ6F1qFtyGBZ+II7s4keHEuXYaDviFMtdr7M0XWmHHceFFgd6b6n+Plyd&#10;gXPE4VO6PNvL8lT5IXFNnhjz/DRXa1BCs/yb/9If1sAqe4X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64Ne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5" o:spid="_x0000_s1163" style="position:absolute;visibility:visible;mso-wrap-style:square" from="10672,25253" to="1067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oTMUAAADcAAAADwAAAGRycy9kb3ducmV2LnhtbESP0WrCQBRE34X+w3ILfWs2lRps6ipV&#10;FAVBqfoB1+xtkjZ7N+6umv59Vyj4OMzMGWY06UwjLuR8bVnBS5KCIC6srrlUcNgvnocgfEDW2Fgm&#10;Bb/kYTJ+6I0w1/bKn3TZhVJECPscFVQhtLmUvqjIoE9sSxy9L+sMhihdKbXDa4SbRvbTNJMGa44L&#10;FbY0q6j42Z2NgsFm/U3TpSnnNtvWdn86vvKbU+rpsft4BxGoC/fwf3ulFWT9AdzOxCMgx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oTMUAAADcAAAADwAAAAAAAAAA&#10;AAAAAAChAgAAZHJzL2Rvd25yZXYueG1sUEsFBgAAAAAEAAQA+QAAAJMDAAAAAA==&#10;" strokecolor="#ffc000" strokeweight="3pt"/>
                <v:oval id="Oval 626" o:spid="_x0000_s1164" style="position:absolute;left:805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W4ssEA&#10;AADcAAAADwAAAGRycy9kb3ducmV2LnhtbESPTYrCQBCF98LcoakBNzJ2zCJKtBUZEEZcqTlATbpM&#10;wqSrQ7rUzO1tQXD5+N4Pb7UZXKtu1IfGs4HZNAFFXHrbcGWgOO++FqCCIFtsPZOBfwqwWX+MVphb&#10;f+cj3U5SqVjCIUcDtUiXax3KmhyGqe+II7v43qFE2Vfa9niP5a7VaZJk2mHDcaHGjr5rKv9OV2fg&#10;N+JwkGae7mVWbH03cdV8Ysz4c9guQQkN8ja/0j/WQJZm8DwTj4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1uL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27" o:spid="_x0000_s1165" style="position:absolute;left:805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dKcIA&#10;AADcAAAADwAAAGRycy9kb3ducmV2LnhtbESP3WqDQBCF7wt9h2UKuQnNqhcxmKwihUBDr5r6AFN3&#10;olJ3VtxJYt++Wyj08vCdH86hWtyobjSHwbOBdJOAIm69Hbgz0Hwcn3eggiBbHD2TgW8KUJWPDwcs&#10;rL/zO93O0qlYwqFAA73IVGgd2p4cho2fiCO7+NmhRDl32s54j+Vu1FmSbLXDgeNCjxO99NR+na/O&#10;wGfE4U2GPDtJ2tR+WrsuXxuzelrqPSihRf7Nf+lXa2Cb5f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OR0p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8" o:spid="_x0000_s1166" style="position:absolute;visibility:visible;mso-wrap-style:square" from="8812,25253" to="881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H0sIAAADcAAAADwAAAGRycy9kb3ducmV2LnhtbERP3WrCMBS+H/gO4Qi7m6myFVdNi4qy&#10;wUCZ7gHOmmNbbU5qErV7++VisMuP739e9KYVN3K+saxgPEpAEJdWN1wp+DpsnqYgfEDW2FomBT/k&#10;ocgHD3PMtL3zJ932oRIxhH2GCuoQukxKX9Zk0I9sRxy5o3UGQ4SuktrhPYabVk6SJJUGG44NNXa0&#10;qqk8769Gwcv240TLN1Otbbpr7OHy/cyvTqnHYb+YgQjUh3/xn/tdK0gncW08E4+AzH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rH0sIAAADcAAAADwAAAAAAAAAAAAAA&#10;AAChAgAAZHJzL2Rvd25yZXYueG1sUEsFBgAAAAAEAAQA+QAAAJADAAAAAA==&#10;" strokecolor="#ffc000" strokeweight="3pt"/>
                <v:oval id="Oval 629" o:spid="_x0000_s1167" style="position:absolute;left:610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wMEA&#10;AADcAAAADwAAAGRycy9kb3ducmV2LnhtbESPTYrCQBCF98LcoakBN6Ids1AnYysyICiu1BygJl0m&#10;YdLVIV2j8fa2ILh8fO+Ht1z3rlFX6kLt2cB0koAiLrytuTSQn7fjBaggyBYbz2TgTgHWq4/BEjPr&#10;b3yk60lKFUs4ZGigEmkzrUNRkcMw8S1xZBffOZQou1LbDm+x3DU6TZKZdlhzXKiwpZ+Kir/TvzPw&#10;G3E4SD1P9zLNN74duXI+Mmb42W++QQn18ja/0jtrYJZ+wfNMPAJ6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qLM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30" o:spid="_x0000_s1168" style="position:absolute;left:610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kTgL8A&#10;AADcAAAADwAAAGRycy9kb3ducmV2LnhtbERPzWrCQBC+C32HZQq9iG5U0JK6igiFiid/HmCaHZPQ&#10;7GzIjpq+vXMQPH58/8t1Hxpzoy7VkR1MxhkY4iL6mksH59P36BNMEmSPTWRy8E8J1qu3wRJzH+98&#10;oNtRSqMhnHJ0UIm0ubWpqChgGseWWLlL7AKKwq60vsO7hofGTrNsbgPWrA0VtrStqPg7XoODX6XT&#10;XurFdCeT8ya2w1Auhs59vPebLzBCvbzET/ePdzCf6Xw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CROA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631" o:spid="_x0000_s1169" style="position:absolute;visibility:visible;mso-wrap-style:square" from="6862,25253" to="686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n4ksUAAADcAAAADwAAAGRycy9kb3ducmV2LnhtbESP3WoCMRSE7wt9h3AK3tWs2i66NYqK&#10;YkGo+PMAx83p7rabkzWJur59Uyj0cpiZb5jxtDW1uJLzlWUFvW4Cgji3uuJCwfGweh6C8AFZY22Z&#10;FNzJw3Ty+DDGTNsb7+i6D4WIEPYZKihDaDIpfV6SQd+1DXH0Pq0zGKJ0hdQObxFuatlPklQarDgu&#10;lNjQoqT8e38xCl4/Nl80X5tiadNtZQ/n0wuPnFKdp3b2BiJQG/7Df+13rSAd9OD3TDwCcv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Mn4ksUAAADcAAAADwAAAAAAAAAA&#10;AAAAAAChAgAAZHJzL2Rvd25yZXYueG1sUEsFBgAAAAAEAAQA+QAAAJMDAAAAAA==&#10;" strokecolor="#ffc000" strokeweight="3pt"/>
                <v:oval id="Oval 632" o:spid="_x0000_s1170" style="position:absolute;left:424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obMIA&#10;AADcAAAADwAAAGRycy9kb3ducmV2LnhtbESP3UrDQBCF7wXfYRnBm2A3jdBI2m0IQsHilW0fYJqd&#10;JsHsbMhOm/j2bkHw8vCdH86mnF2vbjSGzrOB5SIFRVx723Fj4HTcvbyBCoJssfdMBn4oQLl9fNhg&#10;Yf3EX3Q7SKNiCYcCDbQiQ6F1qFtyGBZ+II7s4keHEuXYaDviFMtdr7M0XWmHHceFFgd6b6n+Plyd&#10;gXPE4VO6PNvL8lT5IXFNnhjz/DRXa1BCs/yb/9If1sDqNYP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lyhs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33" o:spid="_x0000_s1171" style="position:absolute;left:424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N98IA&#10;AADcAAAADwAAAGRycy9kb3ducmV2LnhtbESP3WrCQBCF7wu+wzKCN6IbDcQSXUWEQkuvqj7ANDsm&#10;wexsyI5JfPtuodDLw3d+OLvD6BrVUxdqzwZWywQUceFtzaWB6+Vt8QoqCLLFxjMZeFKAw37yssPc&#10;+oG/qD9LqWIJhxwNVCJtrnUoKnIYlr4ljuzmO4cSZVdq2+EQy12j10mSaYc1x4UKWzpVVNzPD2fg&#10;O+LwKfVm/SGr69G3c1du5sbMpuNxC0polH/zX/rdGsjSFH7PxCO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433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34" o:spid="_x0000_s1172" style="position:absolute;visibility:visible;mso-wrap-style:square" from="5002,25253" to="500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5bCsUAAADcAAAADwAAAGRycy9kb3ducmV2LnhtbESP3WoCMRSE7wt9h3CE3tWsrV10NUor&#10;FQuC4s8DHDfH3W03J2uS6vr2piD0cpiZb5jxtDW1OJPzlWUFvW4Cgji3uuJCwX43fx6A8AFZY22Z&#10;FFzJw3Ty+DDGTNsLb+i8DYWIEPYZKihDaDIpfV6SQd+1DXH0jtYZDFG6QmqHlwg3tXxJklQarDgu&#10;lNjQrKT8Z/trFLytlt/0sTDFp03Xld2dDn0eOqWeOu37CESgNvyH7+0vrSB97cPfmXgE5O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5bCsUAAADcAAAADwAAAAAAAAAA&#10;AAAAAAChAgAAZHJzL2Rvd25yZXYueG1sUEsFBgAAAAAEAAQA+QAAAJMDAAAAAA==&#10;" strokecolor="#ffc000" strokeweight="3pt"/>
                <v:shape id="Picture 635" o:spid="_x0000_s1173" type="#_x0000_t75" alt="Résultat de recherche d'images pour &quot;foot above&quot;" style="position:absolute;left:25951;top:20171;width:7346;height:1933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d3yfEAAAA3AAAAA8AAABkcnMvZG93bnJldi54bWxEj8FuwjAQRO+V+g/WVuqtODQihYBBiFKJ&#10;aykfsMRLHBGvU9sNab8eI1XiOJqZN5rFarCt6MmHxrGC8SgDQVw53XCt4PD18TIFESKyxtYxKfil&#10;AKvl48MCS+0u/En9PtYiQTiUqMDE2JVShsqQxTByHXHyTs5bjEn6WmqPlwS3rXzNskJabDgtGOxo&#10;Y6g673+sgtl2/bbJt9N3d/Z/temPRd59o1LPT8N6DiLSEO/h//ZOKyjyCdzOpCM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6d3yfEAAAA3AAAAA8AAAAAAAAAAAAAAAAA&#10;nwIAAGRycy9kb3ducmV2LnhtbFBLBQYAAAAABAAEAPcAAACQAwAAAAA=&#10;">
                  <v:imagedata r:id="rId14" o:title="Résultat de recherche d'images pour &quot;foot above&quot;" croptop="6816f" cropbottom="8259f" cropleft="17287f" cropright="20909f"/>
                </v:shape>
                <v:shapetype id="_x0000_t202" coordsize="21600,21600" o:spt="202" path="m,l,21600r21600,l21600,xe">
                  <v:stroke joinstyle="miter"/>
                  <v:path gradientshapeok="t" o:connecttype="rect"/>
                </v:shapetype>
                <v:shape id="TextBox 5" o:spid="_x0000_s1174" type="#_x0000_t202" style="position:absolute;top:-1239;width:16431;height:4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l18QA&#10;AADcAAAADwAAAGRycy9kb3ducmV2LnhtbESPQWvCQBSE74X+h+UVvNXdVhtq6iaUiuDJolbB2yP7&#10;TEKzb0N2NfHfu4WCx2FmvmHm+WAbcaHO1441vIwVCOLCmZpLDT+75fM7CB+QDTaOScOVPOTZ48Mc&#10;U+N63tBlG0oRIexT1FCF0KZS+qIii37sWuLonVxnMUTZldJ02Ee4beSrUom0WHNcqLClr4qK3+3Z&#10;ativT8fDVH2XC/vW9m5Qku1Maj16Gj4/QAQawj38314ZDckkgb8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zJdfEAAAA3AAAAA8AAAAAAAAAAAAAAAAAmAIAAGRycy9k&#10;b3ducmV2LnhtbFBLBQYAAAAABAAEAPUAAACJAw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v:textbox>
                </v:shape>
                <v:shapetype id="_x0000_t32" coordsize="21600,21600" o:spt="32" o:oned="t" path="m,l21600,21600e" filled="f">
                  <v:path arrowok="t" fillok="f" o:connecttype="none"/>
                  <o:lock v:ext="edit" shapetype="t"/>
                </v:shapetype>
                <v:shape id="Straight Arrow Connector 637" o:spid="_x0000_s1175" type="#_x0000_t32" style="position:absolute;left:4826;top:3693;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zJw8YAAADcAAAADwAAAGRycy9kb3ducmV2LnhtbESPS2vDMBCE74X+B7GFXkwiJ4U0uFFC&#10;Xi295kWS22JtbbfWykiq4/77KBDocZiZb5jJrDO1aMn5yrKCQT8FQZxbXXGhYL97741B+ICssbZM&#10;Cv7Iw2z6+DDBTNsLb6jdhkJECPsMFZQhNJmUPi/JoO/bhjh6X9YZDFG6QmqHlwg3tRym6UgarDgu&#10;lNjQsqT8Z/trFBxxnvAprZPN4uO7PSSrtTsP1ko9P3XzNxCBuvAfvrc/tYLRyyvczsQj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sycPGAAAA3AAAAA8AAAAAAAAA&#10;AAAAAAAAoQIAAGRycy9kb3ducmV2LnhtbFBLBQYAAAAABAAEAPkAAACUAwAAAAA=&#10;" strokecolor="#1f497d [3215]" strokeweight="3pt">
                  <v:stroke endarrow="open"/>
                </v:shape>
                <v:shape id="TextBox 205" o:spid="_x0000_s1176" type="#_x0000_t202" style="position:absolute;left:44573;top:-1239;width:14372;height:4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UPsAA&#10;AADcAAAADwAAAGRycy9kb3ducmV2LnhtbERPy4rCMBTdC/MP4Q7MThNnVLRjlEERXCk+YXaX5toW&#10;m5vSRFv/3iwEl4fzns5bW4o71b5wrKHfUyCIU2cKzjQcD6vuGIQPyAZLx6ThQR7ms4/OFBPjGt7R&#10;fR8yEUPYJ6ghD6FKpPRpThZ9z1XEkbu42mKIsM6kqbGJ4baU30qNpMWCY0OOFS1ySq/7m9Vw2lz+&#10;zwO1zZZ2WDWuVZLtRGr99dn+/YII1Ia3+OVeGw2jn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OAUPsAAAADcAAAADwAAAAAAAAAAAAAAAACYAgAAZHJzL2Rvd25y&#10;ZXYueG1sUEsFBgAAAAAEAAQA9QAAAIU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v:textbox>
                </v:shape>
                <v:shape id="Straight Arrow Connector 639" o:spid="_x0000_s1177" type="#_x0000_t32" style="position:absolute;left:49357;top:3735;width:50;height:27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MD0MYAAADcAAAADwAAAGRycy9kb3ducmV2LnhtbESPQUvDQBSE7wX/w/IEb82mFoPGbktR&#10;pGrpwVro9ZF9ZkN234bs2ib/3hUKPQ4z8w2zWA3OihP1ofGsYJblIIgrrxuuFRy+36aPIEJE1mg9&#10;k4KRAqyWN5MFltqf+YtO+1iLBOFQogITY1dKGSpDDkPmO+Lk/fjeYUyyr6Xu8Zzgzsr7PC+kw4bT&#10;gsGOXgxV7f7XKdjZ7Qe/rh+OZty083YzK8ZoP5W6ux3WzyAiDfEavrTftYJi/gT/Z9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HjA9DGAAAA3AAAAA8AAAAAAAAA&#10;AAAAAAAAoQIAAGRycy9kb3ducmV2LnhtbFBLBQYAAAAABAAEAPkAAACUAwAAAAA=&#10;" strokecolor="#1f497d [3215]" strokeweight="3pt">
                  <v:stroke endarrow="open"/>
                </v:shape>
                <v:shape id="TextBox 208" o:spid="_x0000_s1178" type="#_x0000_t202" style="position:absolute;left:329;top:15833;width:13390;height:5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BrRb8A&#10;AADcAAAADwAAAGRycy9kb3ducmV2LnhtbERPTYvCMBC9C/6HMII3TRSVtRpFFMHTLroqeBuasS02&#10;k9JE2/335rDg8fG+l+vWluJFtS8caxgNFQji1JmCMw3n3/3gC4QPyAZLx6ThjzysV93OEhPjGj7S&#10;6xQyEUPYJ6ghD6FKpPRpThb90FXEkbu72mKIsM6kqbGJ4baUY6Vm0mLBsSHHirY5pY/T02q4fN9v&#10;14n6yXZ2WjWuVZLtXGrd77WbBYhAbfiI/90Ho2E2ifPjmXgE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kGtFvwAAANwAAAAPAAAAAAAAAAAAAAAAAJgCAABkcnMvZG93bnJl&#10;di54bWxQSwUGAAAAAAQABAD1AAAAhAM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v:textbox>
                </v:shape>
                <v:shape id="Straight Arrow Connector 641" o:spid="_x0000_s1179" type="#_x0000_t32" style="position:absolute;left:5156;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HUcUAAADcAAAADwAAAGRycy9kb3ducmV2LnhtbESPQWvCQBSE7wX/w/KEXoJuUopIdBWr&#10;tvSqVdTbI/uapM2+DbvbGP99Vyj0OMzMN8x82ZtGdOR8bVlBNk5BEBdW11wqOHy8jqYgfEDW2Fgm&#10;BTfysFwMHuaYa3vlHXX7UIoIYZ+jgiqENpfSFxUZ9GPbEkfv0zqDIUpXSu3wGuGmkU9pOpEGa44L&#10;Fba0rqj43v8YBSdcJXxOm2T38vbVHZPN1l2yrVKPw341AxGoD//hv/a7VjB5zuB+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HUcUAAADcAAAADwAAAAAAAAAA&#10;AAAAAAChAgAAZHJzL2Rvd25yZXYueG1sUEsFBgAAAAAEAAQA+QAAAJMDAAAAAA==&#10;" strokecolor="#1f497d [3215]" strokeweight="3pt">
                  <v:stroke endarrow="open"/>
                </v:shape>
                <v:shape id="TextBox 210" o:spid="_x0000_s1180" type="#_x0000_t202" style="position:absolute;left:13597;top:16153;width:13294;height:5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5QqcMA&#10;AADcAAAADwAAAGRycy9kb3ducmV2LnhtbESPQYvCMBSE74L/IbwFb5qsqOx2jSKK4ElRdwVvj+bZ&#10;lm1eShNt/fdGEDwOM/MNM523thQ3qn3hWMPnQIEgTp0pONPwe1z3v0D4gGywdEwa7uRhPut2ppgY&#10;1/CeboeQiQhhn6CGPIQqkdKnOVn0A1cRR+/iaoshyjqTpsYmwm0ph0pNpMWC40KOFS1zSv8PV6vh&#10;b3s5n0Zql63suGpcqyTbb6l176Nd/IAI1IZ3+NXeGA2T0RC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5QqcMAAADcAAAADwAAAAAAAAAAAAAAAACYAgAAZHJzL2Rv&#10;d25yZXYueG1sUEsFBgAAAAAEAAQA9QAAAIg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v:textbox>
                </v:shape>
                <v:shape id="Straight Arrow Connector 643" o:spid="_x0000_s1181" type="#_x0000_t32" style="position:absolute;left:18426;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G8vcYAAADcAAAADwAAAGRycy9kb3ducmV2LnhtbESPS2vDMBCE74X+B7GFXkwiJy0huFFC&#10;Xi255kWS22JtbbfWykiq4/77KFDocZiZb5jJrDO1aMn5yrKCQT8FQZxbXXGh4LB/741B+ICssbZM&#10;Cn7Jw2z6+DDBTNsrb6ndhUJECPsMFZQhNJmUPi/JoO/bhjh6n9YZDFG6QmqH1wg3tRym6UgarDgu&#10;lNjQsqT8e/djFJxwnvA5rZPt4uOrPSartbsM1ko9P3XzNxCBuvAf/mtvtILR6wvcz8QjIK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2RvL3GAAAA3AAAAA8AAAAAAAAA&#10;AAAAAAAAoQIAAGRycy9kb3ducmV2LnhtbFBLBQYAAAAABAAEAPkAAACUAwAAAAA=&#10;" strokecolor="#1f497d [3215]" strokeweight="3pt">
                  <v:stroke endarrow="open"/>
                </v:shape>
                <v:shape id="TextBox 212" o:spid="_x0000_s1182" type="#_x0000_t202" style="position:absolute;left:35222;top:16152;width:10496;height:5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ttRsMA&#10;AADcAAAADwAAAGRycy9kb3ducmV2LnhtbESPT4vCMBTE74LfITzBm01Wqux2jSLKgidF9w/s7dE8&#10;27LNS2mytn57Iwgeh5n5DbNY9bYWF2p95VjDS6JAEOfOVFxo+Pr8mLyC8AHZYO2YNFzJw2o5HCww&#10;M67jI11OoRARwj5DDWUITSalz0uy6BPXEEfv7FqLIcq2kKbFLsJtLadKzaXFiuNCiQ1tSsr/Tv9W&#10;w/f+/PuTqkOxtbOmc72SbN+k1uNRv34HEagPz/CjvTMa5m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ttRsMAAADcAAAADwAAAAAAAAAAAAAAAACYAgAAZHJzL2Rv&#10;d25yZXYueG1sUEsFBgAAAAAEAAQA9QAAAIg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3</w:t>
                        </w:r>
                      </w:p>
                    </w:txbxContent>
                  </v:textbox>
                </v:shape>
                <v:shape id="Straight Arrow Connector 645" o:spid="_x0000_s1183" type="#_x0000_t32" style="position:absolute;left:40054;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SBUsYAAADcAAAADwAAAGRycy9kb3ducmV2LnhtbESPS2vDMBCE74X+B7GFXkwiJ7QhuFFC&#10;Xi255kWS22JtbbfWykiq4/77KFDocZiZb5jJrDO1aMn5yrKCQT8FQZxbXXGh4LB/741B+ICssbZM&#10;Cn7Jw2z6+DDBTNsrb6ndhUJECPsMFZQhNJmUPi/JoO/bhjh6n9YZDFG6QmqH1wg3tRym6UgarDgu&#10;lNjQsqT8e/djFJxwnvA5rZPt4uOrPSartbsM1ko9P3XzNxCBuvAf/mtvtILRyyvcz8QjIK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0gVLGAAAA3AAAAA8AAAAAAAAA&#10;AAAAAAAAoQIAAGRycy9kb3ducmV2LnhtbFBLBQYAAAAABAAEAPkAAACUAwAAAAA=&#10;" strokecolor="#1f497d [3215]" strokeweight="3pt">
                  <v:stroke endarrow="open"/>
                </v:shape>
                <v:shape id="TextBox 214" o:spid="_x0000_s1184" type="#_x0000_t202" style="position:absolute;left:44778;top:16153;width:11972;height:5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VWqsQA&#10;AADcAAAADwAAAGRycy9kb3ducmV2LnhtbESPT4vCMBTE7wt+h/AEb2uiaHG7RhFF8OSy/lnY26N5&#10;tsXmpTTR1m9vFhY8DjPzG2a+7Gwl7tT40rGG0VCBIM6cKTnXcDpu32cgfEA2WDkmDQ/ysFz03uaY&#10;GtfyN90PIRcRwj5FDUUIdSqlzwqy6IeuJo7exTUWQ5RNLk2DbYTbSo6VSqTFkuNCgTWtC8quh5vV&#10;cN5ffn8m6ivf2Gnduk5Jth9S60G/W32CCNSFV/i/vTMakkkCf2fi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1VqrEAAAA3AAAAA8AAAAAAAAAAAAAAAAAmAIAAGRycy9k&#10;b3ducmV2LnhtbFBLBQYAAAAABAAEAPUAAACJAw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4</w:t>
                        </w:r>
                      </w:p>
                    </w:txbxContent>
                  </v:textbox>
                </v:shape>
                <v:shape id="Straight Arrow Connector 647" o:spid="_x0000_s1185" type="#_x0000_t32" style="position:absolute;left:49612;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q6vsYAAADcAAAADwAAAGRycy9kb3ducmV2LnhtbESPS2vDMBCE74X+B7GFXkwiJ5Q0uFFC&#10;Xi295kWS22JtbbfWykiq4/77KBDocZiZb5jJrDO1aMn5yrKCQT8FQZxbXXGhYL97741B+ICssbZM&#10;Cv7Iw2z6+DDBTNsLb6jdhkJECPsMFZQhNJmUPi/JoO/bhjh6X9YZDFG6QmqHlwg3tRym6UgarDgu&#10;lNjQsqT8Z/trFBxxnvAprZPN4uO7PSSrtTsP1ko9P3XzNxCBuvAfvrc/tYLRyyvczsQj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Kqur7GAAAA3AAAAA8AAAAAAAAA&#10;AAAAAAAAoQIAAGRycy9kb3ducmV2LnhtbFBLBQYAAAAABAAEAPkAAACUAwAAAAA=&#10;" strokecolor="#1f497d [3215]" strokeweight="3pt">
                  <v:stroke endarrow="open"/>
                </v:shape>
                <w10:anchorlock/>
              </v:group>
            </w:pict>
          </mc:Fallback>
        </mc:AlternateContent>
      </w:r>
    </w:p>
    <w:p w:rsidR="0055607D" w:rsidRPr="00824E5B" w:rsidRDefault="0055607D" w:rsidP="0055607D">
      <w:pPr>
        <w:pStyle w:val="Caption"/>
        <w:jc w:val="both"/>
      </w:pPr>
      <w:bookmarkStart w:id="19" w:name="_Ref11743813"/>
      <w:r>
        <w:t xml:space="preserve">Figure </w:t>
      </w:r>
      <w:r w:rsidR="00031F34">
        <w:fldChar w:fldCharType="begin"/>
      </w:r>
      <w:r w:rsidR="00031F34">
        <w:instrText xml:space="preserve"> SEQ Figure \* ARABIC </w:instrText>
      </w:r>
      <w:r w:rsidR="00031F34">
        <w:fldChar w:fldCharType="separate"/>
      </w:r>
      <w:r w:rsidR="00CD1EBD">
        <w:rPr>
          <w:noProof/>
        </w:rPr>
        <w:t>2</w:t>
      </w:r>
      <w:r w:rsidR="00031F34">
        <w:rPr>
          <w:noProof/>
        </w:rPr>
        <w:fldChar w:fldCharType="end"/>
      </w:r>
      <w:bookmarkEnd w:id="19"/>
      <w:r>
        <w:t xml:space="preserve"> – example of the functioning of the Optogait. Each transition from uninterrupted to interrupt creates an edge.</w:t>
      </w:r>
    </w:p>
    <w:p w:rsidR="0055607D" w:rsidRPr="00472C06" w:rsidRDefault="0055607D" w:rsidP="0055607D">
      <w:pPr>
        <w:pStyle w:val="ListParagraph"/>
        <w:numPr>
          <w:ilvl w:val="1"/>
          <w:numId w:val="1"/>
        </w:numPr>
        <w:jc w:val="both"/>
        <w:outlineLvl w:val="2"/>
        <w:rPr>
          <w:b/>
          <w:sz w:val="24"/>
          <w:szCs w:val="24"/>
        </w:rPr>
      </w:pPr>
      <w:bookmarkStart w:id="20" w:name="_Toc12383569"/>
      <w:bookmarkStart w:id="21" w:name="_Toc19709923"/>
      <w:r w:rsidRPr="00472C06">
        <w:rPr>
          <w:b/>
          <w:sz w:val="24"/>
          <w:szCs w:val="24"/>
        </w:rPr>
        <w:t>Infrared noise</w:t>
      </w:r>
      <w:bookmarkEnd w:id="20"/>
      <w:bookmarkEnd w:id="21"/>
    </w:p>
    <w:p w:rsidR="0055607D" w:rsidRPr="00824E5B" w:rsidRDefault="0055607D" w:rsidP="0055607D">
      <w:pPr>
        <w:jc w:val="both"/>
      </w:pPr>
      <w:r>
        <w:t xml:space="preserve">Both of the Optogait and Qualisys systems used infrared light. This created a conflict between the two. The emitting band of the Optogait was clearly visible through the infrared cameras. This problem was nevertheless easily fixed thanks to the Qualisys software that proposes capture masks. These masks allowed ignoring certain area in the field of view of a camera. However the Optogait detected the infrareds flashes send by the cameras every 5 ms (as the frames were sampled at 200 Hz in this study). This created an important quantity of noise that had to be treated before using the raw file. </w:t>
      </w:r>
    </w:p>
    <w:p w:rsidR="0055607D" w:rsidRPr="00472C06" w:rsidRDefault="0055607D" w:rsidP="0055607D">
      <w:pPr>
        <w:pStyle w:val="ListParagraph"/>
        <w:numPr>
          <w:ilvl w:val="1"/>
          <w:numId w:val="1"/>
        </w:numPr>
        <w:jc w:val="both"/>
        <w:outlineLvl w:val="2"/>
        <w:rPr>
          <w:b/>
          <w:sz w:val="24"/>
          <w:szCs w:val="24"/>
        </w:rPr>
      </w:pPr>
      <w:bookmarkStart w:id="22" w:name="_Toc12383570"/>
      <w:bookmarkStart w:id="23" w:name="_Toc19709924"/>
      <w:r w:rsidRPr="00472C06">
        <w:rPr>
          <w:b/>
          <w:sz w:val="24"/>
          <w:szCs w:val="24"/>
        </w:rPr>
        <w:t>Signal treatment</w:t>
      </w:r>
      <w:bookmarkEnd w:id="22"/>
      <w:bookmarkEnd w:id="23"/>
    </w:p>
    <w:p w:rsidR="0055607D" w:rsidRDefault="0055607D" w:rsidP="0055607D">
      <w:pPr>
        <w:jc w:val="both"/>
      </w:pPr>
      <w:r>
        <w:t xml:space="preserve">Before interpreting the measure from the Optogait, the raw file had to be cleaned. To do so, multiples configurations were identified and deleted. </w:t>
      </w:r>
    </w:p>
    <w:p w:rsidR="0055607D" w:rsidRDefault="0055607D" w:rsidP="0055607D">
      <w:pPr>
        <w:pStyle w:val="ListParagraph"/>
        <w:numPr>
          <w:ilvl w:val="0"/>
          <w:numId w:val="2"/>
        </w:numPr>
        <w:jc w:val="both"/>
      </w:pPr>
      <w:r>
        <w:t xml:space="preserve">The theoretical maximum number of detected edges, in the case of a really cavus foot, where the proximal and distal parts of a foot would be detected individually, was of ten. This case was illustrated in the </w:t>
      </w:r>
      <w:r>
        <w:fldChar w:fldCharType="begin"/>
      </w:r>
      <w:r>
        <w:instrText xml:space="preserve"> REF _Ref11749151 \h </w:instrText>
      </w:r>
      <w:r>
        <w:fldChar w:fldCharType="separate"/>
      </w:r>
      <w:r w:rsidR="00CD1EBD">
        <w:t xml:space="preserve">Figure </w:t>
      </w:r>
      <w:r w:rsidR="00CD1EBD">
        <w:rPr>
          <w:noProof/>
        </w:rPr>
        <w:t>3</w:t>
      </w:r>
      <w:r>
        <w:fldChar w:fldCharType="end"/>
      </w:r>
      <w:r>
        <w:t>. Any lines with more than 10 edges would be deleted.</w:t>
      </w:r>
    </w:p>
    <w:p w:rsidR="0055607D" w:rsidRDefault="0055607D" w:rsidP="0055607D">
      <w:pPr>
        <w:pStyle w:val="ListParagraph"/>
        <w:numPr>
          <w:ilvl w:val="0"/>
          <w:numId w:val="2"/>
        </w:numPr>
        <w:jc w:val="both"/>
      </w:pPr>
      <w:r>
        <w:t xml:space="preserve">A TRUE and FALSE state was associated to each edge. The LED can alternate between those states, without the value of the edge changing. This blinking did not </w:t>
      </w:r>
      <w:proofErr w:type="gramStart"/>
      <w:r>
        <w:t>provided</w:t>
      </w:r>
      <w:proofErr w:type="gramEnd"/>
      <w:r>
        <w:t xml:space="preserve"> any valuable information. To solve this problem, each line was compared with the following line and if the pair was similar, the second line was deleted. </w:t>
      </w:r>
    </w:p>
    <w:p w:rsidR="0055607D" w:rsidRDefault="0055607D" w:rsidP="0055607D">
      <w:pPr>
        <w:pStyle w:val="ListParagraph"/>
        <w:numPr>
          <w:ilvl w:val="0"/>
          <w:numId w:val="2"/>
        </w:numPr>
        <w:jc w:val="both"/>
      </w:pPr>
      <w:r>
        <w:lastRenderedPageBreak/>
        <w:t xml:space="preserve">It was also possible that the Optogait blinks between two states with different number. This case was one of the main artifacts created by the flashes of the Qualisys motion capture system. The lines were compared two by two and if the two pairs were similar, the second line on the total of 4 was deleted. </w:t>
      </w:r>
    </w:p>
    <w:p w:rsidR="0055607D" w:rsidRDefault="0055607D" w:rsidP="0055607D">
      <w:pPr>
        <w:pStyle w:val="ListParagraph"/>
        <w:numPr>
          <w:ilvl w:val="0"/>
          <w:numId w:val="2"/>
        </w:numPr>
        <w:jc w:val="both"/>
      </w:pPr>
      <w:r>
        <w:t>After the previous treatments, a continuous files was recreated, all timestamps were recreated based on the available information. Not only were the changes saved in this file, but the information for each sample.  This file was easier to manipulate for synchronization and to delete the remaining noises.</w:t>
      </w:r>
    </w:p>
    <w:p w:rsidR="0055607D" w:rsidRDefault="0055607D" w:rsidP="0055607D">
      <w:pPr>
        <w:keepNext/>
        <w:jc w:val="both"/>
      </w:pPr>
      <w:r w:rsidRPr="00137914">
        <w:rPr>
          <w:noProof/>
        </w:rPr>
        <mc:AlternateContent>
          <mc:Choice Requires="wpg">
            <w:drawing>
              <wp:inline distT="0" distB="0" distL="0" distR="0" wp14:anchorId="7A269E30" wp14:editId="368F8356">
                <wp:extent cx="5118534" cy="2162908"/>
                <wp:effectExtent l="0" t="0" r="25400" b="0"/>
                <wp:docPr id="648" name="Group 4"/>
                <wp:cNvGraphicFramePr/>
                <a:graphic xmlns:a="http://schemas.openxmlformats.org/drawingml/2006/main">
                  <a:graphicData uri="http://schemas.microsoft.com/office/word/2010/wordprocessingGroup">
                    <wpg:wgp>
                      <wpg:cNvGrpSpPr/>
                      <wpg:grpSpPr>
                        <a:xfrm>
                          <a:off x="0" y="0"/>
                          <a:ext cx="5118534" cy="2162908"/>
                          <a:chOff x="0" y="0"/>
                          <a:chExt cx="6750189" cy="2957387"/>
                        </a:xfrm>
                      </wpg:grpSpPr>
                      <wps:wsp>
                        <wps:cNvPr id="649" name="Oval 649"/>
                        <wps:cNvSpPr/>
                        <wps:spPr>
                          <a:xfrm>
                            <a:off x="633063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0" name="Oval 650"/>
                        <wps:cNvSpPr/>
                        <wps:spPr>
                          <a:xfrm>
                            <a:off x="60430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1" name="Oval 651"/>
                        <wps:cNvSpPr/>
                        <wps:spPr>
                          <a:xfrm>
                            <a:off x="659778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2" name="Oval 652"/>
                        <wps:cNvSpPr/>
                        <wps:spPr>
                          <a:xfrm>
                            <a:off x="5494947"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3" name="Oval 653"/>
                        <wps:cNvSpPr/>
                        <wps:spPr>
                          <a:xfrm>
                            <a:off x="5190147"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4" name="Oval 654"/>
                        <wps:cNvSpPr/>
                        <wps:spPr>
                          <a:xfrm>
                            <a:off x="5766219"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5" name="Oval 655"/>
                        <wps:cNvSpPr/>
                        <wps:spPr>
                          <a:xfrm>
                            <a:off x="465423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6" name="Oval 656"/>
                        <wps:cNvSpPr/>
                        <wps:spPr>
                          <a:xfrm>
                            <a:off x="43666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7" name="Oval 657"/>
                        <wps:cNvSpPr/>
                        <wps:spPr>
                          <a:xfrm>
                            <a:off x="4921389"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8" name="Oval 658"/>
                        <wps:cNvSpPr/>
                        <wps:spPr>
                          <a:xfrm>
                            <a:off x="3818547"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9" name="Oval 659"/>
                        <wps:cNvSpPr/>
                        <wps:spPr>
                          <a:xfrm>
                            <a:off x="3513747"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0" name="Oval 660"/>
                        <wps:cNvSpPr/>
                        <wps:spPr>
                          <a:xfrm>
                            <a:off x="408981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1" name="Oval 661"/>
                        <wps:cNvSpPr/>
                        <wps:spPr>
                          <a:xfrm>
                            <a:off x="289713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2" name="Oval 662"/>
                        <wps:cNvSpPr/>
                        <wps:spPr>
                          <a:xfrm>
                            <a:off x="260955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3" name="Oval 663"/>
                        <wps:cNvSpPr/>
                        <wps:spPr>
                          <a:xfrm>
                            <a:off x="3164295"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4" name="Oval 664"/>
                        <wps:cNvSpPr/>
                        <wps:spPr>
                          <a:xfrm>
                            <a:off x="20614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5" name="Oval 665"/>
                        <wps:cNvSpPr/>
                        <wps:spPr>
                          <a:xfrm>
                            <a:off x="17566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6" name="Oval 666"/>
                        <wps:cNvSpPr/>
                        <wps:spPr>
                          <a:xfrm>
                            <a:off x="2332725"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7" name="Oval 667"/>
                        <wps:cNvSpPr/>
                        <wps:spPr>
                          <a:xfrm>
                            <a:off x="122073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8" name="Oval 668"/>
                        <wps:cNvSpPr/>
                        <wps:spPr>
                          <a:xfrm>
                            <a:off x="93315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9" name="Oval 669"/>
                        <wps:cNvSpPr/>
                        <wps:spPr>
                          <a:xfrm>
                            <a:off x="1487895"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0" name="Oval 670"/>
                        <wps:cNvSpPr/>
                        <wps:spPr>
                          <a:xfrm>
                            <a:off x="3850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1" name="Oval 671"/>
                        <wps:cNvSpPr/>
                        <wps:spPr>
                          <a:xfrm>
                            <a:off x="802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2" name="Oval 672"/>
                        <wps:cNvSpPr/>
                        <wps:spPr>
                          <a:xfrm>
                            <a:off x="656325"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3" name="TextBox 117"/>
                        <wps:cNvSpPr txBox="1"/>
                        <wps:spPr>
                          <a:xfrm>
                            <a:off x="1407493" y="2406018"/>
                            <a:ext cx="299085" cy="50328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2</w:t>
                              </w:r>
                            </w:p>
                          </w:txbxContent>
                        </wps:txbx>
                        <wps:bodyPr wrap="square" rtlCol="0">
                          <a:noAutofit/>
                        </wps:bodyPr>
                      </wps:wsp>
                      <wps:wsp>
                        <wps:cNvPr id="674" name="TextBox 118"/>
                        <wps:cNvSpPr txBox="1"/>
                        <wps:spPr>
                          <a:xfrm>
                            <a:off x="0" y="2378585"/>
                            <a:ext cx="299085" cy="530579"/>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1</w:t>
                              </w:r>
                            </w:p>
                          </w:txbxContent>
                        </wps:txbx>
                        <wps:bodyPr wrap="square" rtlCol="0">
                          <a:noAutofit/>
                        </wps:bodyPr>
                      </wps:wsp>
                      <wps:wsp>
                        <wps:cNvPr id="675" name="TextBox 119"/>
                        <wps:cNvSpPr txBox="1"/>
                        <wps:spPr>
                          <a:xfrm>
                            <a:off x="2216134" y="2418209"/>
                            <a:ext cx="299085" cy="539044"/>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3</w:t>
                              </w:r>
                            </w:p>
                          </w:txbxContent>
                        </wps:txbx>
                        <wps:bodyPr wrap="square" rtlCol="0">
                          <a:noAutofit/>
                        </wps:bodyPr>
                      </wps:wsp>
                      <wps:wsp>
                        <wps:cNvPr id="676" name="TextBox 120"/>
                        <wps:cNvSpPr txBox="1"/>
                        <wps:spPr>
                          <a:xfrm>
                            <a:off x="4573499" y="2405427"/>
                            <a:ext cx="299085" cy="55196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4</w:t>
                              </w:r>
                            </w:p>
                          </w:txbxContent>
                        </wps:txbx>
                        <wps:bodyPr wrap="square" rtlCol="0">
                          <a:noAutofit/>
                        </wps:bodyPr>
                      </wps:wsp>
                      <wps:wsp>
                        <wps:cNvPr id="677" name="TextBox 121"/>
                        <wps:cNvSpPr txBox="1"/>
                        <wps:spPr>
                          <a:xfrm>
                            <a:off x="6249721" y="2418009"/>
                            <a:ext cx="299085" cy="539244"/>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5</w:t>
                              </w:r>
                            </w:p>
                          </w:txbxContent>
                        </wps:txbx>
                        <wps:bodyPr wrap="square" rtlCol="0">
                          <a:noAutofit/>
                        </wps:bodyPr>
                      </wps:wsp>
                      <wps:wsp>
                        <wps:cNvPr id="678" name="TextBox 123"/>
                        <wps:cNvSpPr txBox="1"/>
                        <wps:spPr>
                          <a:xfrm>
                            <a:off x="5206225" y="22594"/>
                            <a:ext cx="1390563" cy="59453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X2 foot</w:t>
                              </w:r>
                            </w:p>
                          </w:txbxContent>
                        </wps:txbx>
                        <wps:bodyPr wrap="square" rtlCol="0">
                          <a:noAutofit/>
                        </wps:bodyPr>
                      </wps:wsp>
                      <pic:pic xmlns:pic="http://schemas.openxmlformats.org/drawingml/2006/picture">
                        <pic:nvPicPr>
                          <pic:cNvPr id="679" name="Picture 679"/>
                          <pic:cNvPicPr>
                            <a:picLocks noChangeAspect="1" noChangeArrowheads="1"/>
                          </pic:cNvPicPr>
                        </pic:nvPicPr>
                        <pic:blipFill rotWithShape="1">
                          <a:blip r:embed="rId15">
                            <a:extLst>
                              <a:ext uri="{28A0092B-C50C-407E-A947-70E740481C1C}">
                                <a14:useLocalDpi xmlns:a14="http://schemas.microsoft.com/office/drawing/2010/main" val="0"/>
                              </a:ext>
                            </a:extLst>
                          </a:blip>
                          <a:srcRect t="37073"/>
                          <a:stretch/>
                        </pic:blipFill>
                        <pic:spPr bwMode="auto">
                          <a:xfrm>
                            <a:off x="1277811" y="0"/>
                            <a:ext cx="5162550" cy="214579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4" o:spid="_x0000_s1186" style="width:403.05pt;height:170.3pt;mso-position-horizontal-relative:char;mso-position-vertical-relative:line" coordsize="67501,29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">
                <v:oval id="Oval 649" o:spid="_x0000_s1187" style="position:absolute;left:6330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02+MQA&#10;AADcAAAADwAAAGRycy9kb3ducmV2LnhtbESPQWsCMRSE74L/ITyhN81qy6pbo4gg9FJo1fb83Lxu&#10;FjcvSxLXbX99Uyh4HGbmG2a16W0jOvKhdqxgOslAEJdO11wpOB334wWIEJE1No5JwTcF2KyHgxUW&#10;2t34nbpDrESCcChQgYmxLaQMpSGLYeJa4uR9OW8xJukrqT3eEtw2cpZlubRYc1ow2NLOUHk5XK2C&#10;n/mj6XzIPz4Xr2+zLvPnWPJcqYdRv30GEamP9/B/+0UryJ+W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NNvj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0" o:spid="_x0000_s1188" style="position:absolute;left:60430;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4JuMIA&#10;AADcAAAADwAAAGRycy9kb3ducmV2LnhtbERPW2vCMBR+F/wP4Qh701THqnSmRYTBXgablz2fNWdN&#10;sTkpSVa7/frlQfDx47tvq9F2YiAfWscKlosMBHHtdMuNgtPxZb4BESKyxs4xKfilAFU5nWyx0O7K&#10;HzQcYiNSCIcCFZgY+0LKUBuyGBauJ07ct/MWY4K+kdrjNYXbTq6yLJcWW04NBnvaG6ovhx+r4G/9&#10;aAYf8vPn5u19NWT+K9a8VuphNu6eQUQa4118c79qBflTmp/OpCMg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gm4wgAAANwAAAAPAAAAAAAAAAAAAAAAAJgCAABkcnMvZG93&#10;bnJldi54bWxQSwUGAAAAAAQABAD1AAAAhwMAAAAA&#10;" fillcolor="red" strokecolor="red" strokeweight="2pt">
                  <v:textbox>
                    <w:txbxContent>
                      <w:p w:rsidR="00402F3A" w:rsidRDefault="00402F3A" w:rsidP="0055607D">
                        <w:pPr>
                          <w:rPr>
                            <w:rFonts w:eastAsia="Times New Roman"/>
                          </w:rPr>
                        </w:pPr>
                      </w:p>
                    </w:txbxContent>
                  </v:textbox>
                </v:oval>
                <v:oval id="Oval 651" o:spid="_x0000_s1189" style="position:absolute;left:6597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Tu8IA&#10;AADcAAAADwAAAGRycy9kb3ducmV2LnhtbESP3UrDQBCF7wu+wzKCN8FuEmgjabchCAWlV619gDE7&#10;TYLZ2ZCdtvHtXUHw8vCdH862mt2gbjSF3rOBbJmCIm687bk1cP7YP7+ACoJscfBMBr4pQLV7WGyx&#10;tP7OR7qdpFWxhEOJBjqRsdQ6NB05DEs/Ekd28ZNDiXJqtZ3wHsvdoPM0XWuHPceFDkd67aj5Ol2d&#10;gc+Iw0H6In+X7Fz7MXFtkRjz9DjXG1BCs/yb/9Jv1sB6lc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mlO7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52" o:spid="_x0000_s1190" style="position:absolute;left:54949;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AyVMQA&#10;AADcAAAADwAAAGRycy9kb3ducmV2LnhtbESPQWsCMRSE7wX/Q3hCbzXrlq6yGkUKBS9Ca6vn5+a5&#10;Wdy8LElc1/76plDocZiZb5jlerCt6MmHxrGC6SQDQVw53XCt4Ovz7WkOIkRkja1jUnCnAOvV6GGJ&#10;pXY3/qB+H2uRIBxKVGBi7EopQ2XIYpi4jjh5Z+ctxiR9LbXHW4LbVuZZVkiLDacFgx29Gqou+6tV&#10;8D17Nr0PxeE4373nfeZPseKZUo/jYbMAEWmI/+G/9lYrKF5y+D2Tjo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wMlT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3" o:spid="_x0000_s1191" style="position:absolute;left:5190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yXz8QA&#10;AADcAAAADwAAAGRycy9kb3ducmV2LnhtbESPT2sCMRTE7wW/Q3iCt5pV6SqrUUQoeCm0/js/N8/N&#10;4uZlSdJ120/fFAo9DjPzG2a16W0jOvKhdqxgMs5AEJdO11wpOB1fnxcgQkTW2DgmBV8UYLMePK2w&#10;0O7BH9QdYiUShEOBCkyMbSFlKA1ZDGPXEifv5rzFmKSvpPb4SHDbyGmW5dJizWnBYEs7Q+X98GkV&#10;fM9npvMhP18Wb+/TLvPXWPJcqdGw3y5BROrjf/ivvdcK8pcZ/J5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8l8/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4" o:spid="_x0000_s1192" style="position:absolute;left:5766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UPu8QA&#10;AADcAAAADwAAAGRycy9kb3ducmV2LnhtbESPQWsCMRSE74X+h/AEbzWrtausRimFghfBqu35uXnd&#10;LN28LEm6rv56Uyh4HGbmG2a57m0jOvKhdqxgPMpAEJdO11wpOB7en+YgQkTW2DgmBRcKsF49Piyx&#10;0O7MH9TtYyUShEOBCkyMbSFlKA1ZDCPXEifv23mLMUlfSe3xnOC2kZMsy6XFmtOCwZbeDJU/+1+r&#10;4Dp7Np0P+efXfLubdJk/xZJnSg0H/esCRKQ+3sP/7Y1WkL9M4e9MO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VD7v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5" o:spid="_x0000_s1193" style="position:absolute;left:4654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qIMQA&#10;AADcAAAADwAAAGRycy9kb3ducmV2LnhtbESPT2sCMRTE7wW/Q3hCbzWr4iqrUUQoeCm0/js/N8/N&#10;4uZlSdJ120/fFAo9DjPzG2a16W0jOvKhdqxgPMpAEJdO11wpOB1fXxYgQkTW2DgmBV8UYLMePK2w&#10;0O7BH9QdYiUShEOBCkyMbSFlKA1ZDCPXEifv5rzFmKSvpPb4SHDbyEmW5dJizWnBYEs7Q+X98GkV&#10;fM+npvMhP18Wb++TLvPXWPJcqedhv12CiNTH//Bfe68V5LMZ/J5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ZqiD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6" o:spid="_x0000_s1194" style="position:absolute;left:4366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PLz8IA&#10;AADcAAAADwAAAGRycy9kb3ducmV2LnhtbESP3UrDQBCF7wXfYZmCN8VuGjCRtNsQBEHxyrYPMM1O&#10;k9DsbMiOTXx7Vyj08vCdH862nF2vrjSGzrOB9SoBRVx723Fj4Hh4f34FFQTZYu+ZDPxSgHL3+LDF&#10;wvqJv+m6l0bFEg4FGmhFhkLrULfkMKz8QBzZ2Y8OJcqx0XbEKZa7XqdJkmmHHceFFgd6a6m+7H+c&#10;gVPE4Uu6PP2U9bHyw9I1+dKYp8VcbUAJzXI339If1kD2ksH/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8vP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57" o:spid="_x0000_s1195" style="position:absolute;left:49213;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RzMQA&#10;AADcAAAADwAAAGRycy9kb3ducmV2LnhtbESPQWsCMRSE74L/ITyhN81q6a6sRpFCoZeCVdvzc/O6&#10;Wbp5WZJ03frrm4LgcZiZb5j1drCt6MmHxrGC+SwDQVw53XCt4HR8mS5BhIissXVMCn4pwHYzHq2x&#10;1O7C79QfYi0ShEOJCkyMXSllqAxZDDPXESfvy3mLMUlfS+3xkuC2lYssy6XFhtOCwY6eDVXfhx+r&#10;4Fo8mt6H/ONz+bZf9Jk/x4oLpR4mw24FItIQ7+Fb+1UryJ8K+D+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Hkcz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8" o:spid="_x0000_s1196" style="position:absolute;left:38185;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D6Jr8A&#10;AADcAAAADwAAAGRycy9kb3ducmV2LnhtbERPzWrCQBC+C32HZQq9iG4U1JK6igiFiid/HmCaHZPQ&#10;7GzIjpq+vXMQPH58/8t1Hxpzoy7VkR1MxhkY4iL6mksH59P36BNMEmSPTWRy8E8J1qu3wRJzH+98&#10;oNtRSqMhnHJ0UIm0ubWpqChgGseWWLlL7AKKwq60vsO7hofGTrNsbgPWrA0VtrStqPg7XoODX6XT&#10;XurFdCeT8ya2w1Auhs59vPebLzBCvbzET/ePdzCf6Vo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Pom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59" o:spid="_x0000_s1197" style="position:absolute;left:3513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vcIA&#10;AADcAAAADwAAAGRycy9kb3ducmV2LnhtbESP3WrCQBCF7wt9h2UEb0Q3BprY6CpSKFh6Vc0DTLNj&#10;EszOhuxU49u7hUIvD9/54Wx2o+vUlYbQejawXCSgiCtvW64NlKf3+QpUEGSLnWcycKcAu+3z0wYL&#10;62/8Rdej1CqWcCjQQCPSF1qHqiGHYeF74sjOfnAoUQ61tgPeYrnrdJokmXbYclxosKe3hqrL8ccZ&#10;+I44fEqbpx+yLPe+n7k6nxkznYz7NSihUf7Nf+mDNZC9vM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F+9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0" o:spid="_x0000_s1198" style="position:absolute;left:40898;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8nb8A&#10;AADcAAAADwAAAGRycy9kb3ducmV2LnhtbERPzWrCQBC+C32HZQq9iG70EEt0FREEpSd/HmCanSah&#10;2dmQHTW+fedQ8Pjx/a82Q2jNnfrURHYwm2ZgiMvoG64cXC/7ySeYJMge28jk4EkJNuu30QoLHx98&#10;ovtZKqMhnAp0UIt0hbWprClgmsaOWLmf2AcUhX1lfY8PDQ+tnWdZbgM2rA01drSrqfw934KDb6XT&#10;lzSL+VFm123sxqFajJ37eB+2SzBCg7zE/+6Dd5DnOl/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ujyd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61" o:spid="_x0000_s1199" style="position:absolute;left:2897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ZBsEA&#10;AADcAAAADwAAAGRycy9kb3ducmV2LnhtbESPTYrCQBCF98LcoSlhNjJ24iJKtBUZEBxmpeYANeky&#10;CaarQ7rUePtpQXD5+N4Pb7UZXKtu1IfGs4F0moAiLr1tuDJQnHZfC1BBkC22nsnAgwJs1h+jFebW&#10;3/lAt6NUKpZwyNFALdLlWoeyJodh6jviyM6+dyhR9pW2Pd5juWv1LEky7bDhuFBjR981lZfj1Rn4&#10;izj8SjOf/UhabH03cdV8YszneNguQQkN8ja/0ntrIMtS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mQb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62" o:spid="_x0000_s1200" style="position:absolute;left:26095;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HccEA&#10;AADcAAAADwAAAGRycy9kb3ducmV2LnhtbESPTYrCQBCF98LcoakBNzJ2zCJKtBUZEEZcqTlATbpM&#10;wqSrQ7rUzO1tQXD5+N4Pb7UZXKtu1IfGs4HZNAFFXHrbcGWgOO++FqCCIFtsPZOBfwqwWX+MVphb&#10;f+cj3U5SqVjCIUcDtUiXax3KmhyGqe+II7v43qFE2Vfa9niP5a7VaZJk2mHDcaHGjr5rKv9OV2fg&#10;N+JwkGae7mVWbH03cdV8Ysz4c9guQQkN8ja/0j/WQJal8DwTj4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kB3H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63" o:spid="_x0000_s1201" style="position:absolute;left:3164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ii6sIA&#10;AADcAAAADwAAAGRycy9kb3ducmV2LnhtbESP3UrDQBCF7wXfYZmCN8VuGiGRtNsQBEHxyrYPMM1O&#10;k9DsbMiOTXx7Vyj08vCdH862nF2vrjSGzrOB9SoBRVx723Fj4Hh4f34FFQTZYu+ZDPxSgHL3+LDF&#10;wvqJv+m6l0bFEg4FGmhFhkLrULfkMKz8QBzZ2Y8OJcqx0XbEKZa7XqdJkmmHHceFFgd6a6m+7H+c&#10;gVPE4Uu6PP2U9bHyw9I1+dKYp8VcbUAJzXI339If1kCWvcD/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KLq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4" o:spid="_x0000_s1202" style="position:absolute;left:20614;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FBsQA&#10;AADcAAAADwAAAGRycy9kb3ducmV2LnhtbESPzWrDMBCE74G8g9hAb42ctNjBjRJCIJBLoc3feWtt&#10;LVNrZSTFcfv0VaGQ4zAz3zDL9WBb0ZMPjWMFs2kGgrhyuuFawem4e1yACBFZY+uYFHxTgPVqPFpi&#10;qd2N36k/xFokCIcSFZgYu1LKUBmyGKauI07ep/MWY5K+ltrjLcFtK+dZlkuLDacFgx1tDVVfh6tV&#10;8FM8md6H/HxZvL7N+8x/xIoLpR4mw+YFRKQh3sP/7b1WkO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5xQb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65" o:spid="_x0000_s1203" style="position:absolute;left:1756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VgncQA&#10;AADcAAAADwAAAGRycy9kb3ducmV2LnhtbESPzWrDMBCE74G8g9hAb42clNrBjRJCIJBLoc3feWtt&#10;LVNrZSTFcfv0VaGQ4zAz3zDL9WBb0ZMPjWMFs2kGgrhyuuFawem4e1yACBFZY+uYFHxTgPVqPFpi&#10;qd2N36k/xFokCIcSFZgYu1LKUBmyGKauI07ep/MWY5K+ltrjLcFtK+dZlkuLDacFgx1tDVVfh6tV&#10;8FM8md6H/HxZvL7N+8x/xIoLpR4mw+YFRKQh3sP/7b1WkO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1YJ3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66" o:spid="_x0000_s1204" style="position:absolute;left:2332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f+6sMA&#10;AADcAAAADwAAAGRycy9kb3ducmV2LnhtbESPT2sCMRTE7wW/Q3hCbzWrQpStUUQQehFa/51fN6+b&#10;pZuXJUnXbT99Uyh4HGbmN8xqM7hW9BRi41nDdFKAIK68abjWcD7tn5YgYkI22HomDd8UYbMePayw&#10;NP7Gb9QfUy0yhGOJGmxKXSllrCw5jBPfEWfvwweHKctQSxPwluGulbOiUNJhw3nBYkc7S9Xn8ctp&#10;+FnMbR+iulyXh9dZX4T3VPFC68fxsH0GkWhI9/B/+8VoUErB35l8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f+6sMAAADcAAAADwAAAAAAAAAAAAAAAACYAgAAZHJzL2Rv&#10;d25yZXYueG1sUEsFBgAAAAAEAAQA9QAAAIgDAAAAAA==&#10;" fillcolor="red" strokecolor="red" strokeweight="2pt">
                  <v:textbox>
                    <w:txbxContent>
                      <w:p w:rsidR="00402F3A" w:rsidRDefault="00402F3A" w:rsidP="0055607D">
                        <w:pPr>
                          <w:rPr>
                            <w:rFonts w:eastAsia="Times New Roman"/>
                          </w:rPr>
                        </w:pPr>
                      </w:p>
                    </w:txbxContent>
                  </v:textbox>
                </v:oval>
                <v:oval id="Oval 667" o:spid="_x0000_s1205" style="position:absolute;left:1220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Ok6cIA&#10;AADcAAAADwAAAGRycy9kb3ducmV2LnhtbESP3WqDQBCF7wt9h2UKuQnNai40mKwihUBDr5r6AFN3&#10;olJ3VtxJYt++Wyj08vCdH86hWtyobjSHwbOBdJOAIm69Hbgz0Hwcn3eggiBbHD2TgW8KUJWPDwcs&#10;rL/zO93O0qlYwqFAA73IVGgd2p4cho2fiCO7+NmhRDl32s54j+Vu1NskybTDgeNCjxO99NR+na/O&#10;wGfE4U2GfHuStKn9tHZdvjZm9bTUe1BCi/yb/9Kv1kCW5f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U6Tp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8" o:spid="_x0000_s1206" style="position:absolute;left:933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wm78A&#10;AADcAAAADwAAAGRycy9kb3ducmV2LnhtbERPzWrCQBC+C32HZQq9iG70EEt0FREEpSd/HmCanSah&#10;2dmQHTW+fedQ8Pjx/a82Q2jNnfrURHYwm2ZgiMvoG64cXC/7ySeYJMge28jk4EkJNuu30QoLHx98&#10;ovtZKqMhnAp0UIt0hbWprClgmsaOWLmf2AcUhX1lfY8PDQ+tnWdZbgM2rA01drSrqfw934KDb6XT&#10;lzSL+VFm123sxqFajJ37eB+2SzBCg7zE/+6Dd5Dnulb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zDCb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69" o:spid="_x0000_s1207" style="position:absolute;left:14878;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hqmMQA&#10;AADcAAAADwAAAGRycy9kb3ducmV2LnhtbESPT2sCMRTE7wW/Q3iCt5rVwmpXo4hQ6EWof9rz6+a5&#10;Wdy8LEm6rn76Rij0OMzMb5jlureN6MiH2rGCyTgDQVw6XXOl4HR8e56DCBFZY+OYFNwowHo1eFpi&#10;od2V99QdYiUShEOBCkyMbSFlKA1ZDGPXEifv7LzFmKSvpPZ4TXDbyGmW5dJizWnBYEtbQ+Xl8GMV&#10;3GcvpvMh//ya7z6mXea/Y8kzpUbDfrMAEamP/+G/9rtWkOev8Di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4apj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70" o:spid="_x0000_s1208" style="position:absolute;left:3850;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OqQL8A&#10;AADcAAAADwAAAGRycy9kb3ducmV2LnhtbERPzWrCQBC+C32HZQq9iG70YEp0FREEpSd/HmCanSah&#10;2dmQHTW+fedQ8Pjx/a82Q2jNnfrURHYwm2ZgiMvoG64cXC/7ySeYJMge28jk4EkJNuu30QoLHx98&#10;ovtZKqMhnAp0UIt0hbWprClgmsaOWLmf2AcUhX1lfY8PDQ+tnWfZwgZsWBtq7GhXU/l7vgUH30qn&#10;L2ny+VFm123sxqHKx859vA/bJRihQV7if/fBO1jkOl/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Y6pA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71" o:spid="_x0000_s1209" style="position:absolute;left:80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P28EA&#10;AADcAAAADwAAAGRycy9kb3ducmV2LnhtbESPTYrCQBCF98LcoSlhNjJ24sJItBUZEBxmpeYANeky&#10;CaarQ7rUePtpQXD5+N4Pb7UZXKtu1IfGs4F0moAiLr1tuDJQnHZfC1BBkC22nsnAgwJs1h+jFebW&#10;3/lAt6NUKpZwyNFALdLlWoeyJodh6jviyM6+dyhR9pW2Pd5juWv1LEnm2mHDcaHGjr5rKi/HqzPw&#10;F3H4lSab/UhabH03cVU2MeZzPGyXoIQGeZtf6b01MM9S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vD9v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72" o:spid="_x0000_s1210" style="position:absolute;left:6563;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RrMIA&#10;AADcAAAADwAAAGRycy9kb3ducmV2LnhtbESP3WqDQBCF7wt9h2UKuQnNqhcxmKwihUBDr5r6AFN3&#10;olJ3VtxJYt++Wyj08vCdH86hWtyobjSHwbOBdJOAIm69Hbgz0Hwcn3eggiBbHD2TgW8KUJWPDwcs&#10;rL/zO93O0qlYwqFAA73IVGgd2p4cho2fiCO7+NmhRDl32s54j+Vu1FmSbLXDgeNCjxO99NR+na/O&#10;wGfE4U2GPDtJ2tR+WrsuXxuzelrqPSihRf7Nf+lXa2CbZ/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ZGs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shape id="TextBox 117" o:spid="_x0000_s1211" type="#_x0000_t202" style="position:absolute;left:14074;top:24060;width:2991;height:5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4/j8QA&#10;AADcAAAADwAAAGRycy9kb3ducmV2LnhtbESPSWvDMBSE74X8B/EKuTVSlyx1rYTSUsgpJSvk9rCe&#10;F2I9GUuJ3X8fBQI9DjPzDZMueluLC7W+cqzheaRAEGfOVFxo2G1/nmYgfEA2WDsmDX/kYTEfPKSY&#10;GNfxmi6bUIgIYZ+ghjKEJpHSZyVZ9CPXEEcvd63FEGVbSNNiF+G2li9KTaTFiuNCiQ19lZSdNmer&#10;Yb/Kj4c39Vt823HTuV5Jtu9S6+Fj//kBIlAf/sP39tJomExf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uP4/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2</w:t>
                        </w:r>
                      </w:p>
                    </w:txbxContent>
                  </v:textbox>
                </v:shape>
                <v:shape id="TextBox 118" o:spid="_x0000_s1212" type="#_x0000_t202" style="position:absolute;top:23785;width:2990;height:5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en+8UA&#10;AADcAAAADwAAAGRycy9kb3ducmV2LnhtbESPzWrDMBCE74G8g9hAb43UkL+6lkNIKPSUErcp9LZY&#10;G9vUWhlLjZ23jwqFHIeZ+YZJN4NtxIU6XzvW8DRVIIgLZ2ouNXx+vD6uQfiAbLBxTBqu5GGTjUcp&#10;Jsb1fKRLHkoRIewT1FCF0CZS+qIii37qWuLonV1nMUTZldJ02Ee4beRMqaW0WHNcqLClXUXFT/5r&#10;NZwO5++vuXov93bR9m5Qku2z1PphMmxfQAQawj38334zGparO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x6f7xQAAANwAAAAPAAAAAAAAAAAAAAAAAJgCAABkcnMv&#10;ZG93bnJldi54bWxQSwUGAAAAAAQABAD1AAAAigM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1</w:t>
                        </w:r>
                      </w:p>
                    </w:txbxContent>
                  </v:textbox>
                </v:shape>
                <v:shape id="TextBox 119" o:spid="_x0000_s1213" type="#_x0000_t202" style="position:absolute;left:22161;top:24182;width:2991;height:5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sCYMQA&#10;AADcAAAADwAAAGRycy9kb3ducmV2LnhtbESPQWvCQBSE74L/YXlCb3VXqdbGbERaCp4qTWvB2yP7&#10;TILZtyG7NfHfd4WCx2FmvmHSzWAbcaHO1441zKYKBHHhTM2lhu+v98cVCB+QDTaOScOVPGyy8SjF&#10;xLieP+mSh1JECPsENVQhtImUvqjIop+6ljh6J9dZDFF2pTQd9hFuGzlXaikt1hwXKmzptaLinP9a&#10;DYeP0/HnSe3LN7toezcoyfZFav0wGbZrEIGGcA//t3dGw/J5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LAmD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3</w:t>
                        </w:r>
                      </w:p>
                    </w:txbxContent>
                  </v:textbox>
                </v:shape>
                <v:shape id="TextBox 120" o:spid="_x0000_s1214" type="#_x0000_t202" style="position:absolute;left:45734;top:24054;width:2991;height:5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cF8QA&#10;AADcAAAADwAAAGRycy9kb3ducmV2LnhtbESPQWvCQBSE74X+h+UVvNXdFo01dRNKRfBkUavg7ZF9&#10;JqHZtyG7mvjv3UKhx2FmvmEW+WAbcaXO1441vIwVCOLCmZpLDd/71fMbCB+QDTaOScONPOTZ48MC&#10;U+N63tJ1F0oRIexT1FCF0KZS+qIii37sWuLonV1nMUTZldJ02Ee4beSrUom0WHNcqLClz4qKn93F&#10;ajhszqfjRH2VSzttezcoyXYutR49DR/vIAIN4T/8114bDcksgd8z8Qj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ZnBf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4</w:t>
                        </w:r>
                      </w:p>
                    </w:txbxContent>
                  </v:textbox>
                </v:shape>
                <v:shape id="TextBox 121" o:spid="_x0000_s1215" type="#_x0000_t202" style="position:absolute;left:62497;top:24180;width:2991;height:5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5jMUA&#10;AADcAAAADwAAAGRycy9kb3ducmV2LnhtbESPT2vCQBTE7wW/w/KE3uquUv80ZiPSUvDUYloL3h7Z&#10;ZxLMvg3ZrYnf3i0UPA4z8xsm3Qy2ERfqfO1Yw3SiQBAXztRcavj+en9agfAB2WDjmDRcycMmGz2k&#10;mBjX854ueShFhLBPUEMVQptI6YuKLPqJa4mjd3KdxRBlV0rTYR/htpEzpRbSYs1xocKWXisqzvmv&#10;1XD4OB1/ntVn+Wbnbe8GJdm+SK0fx8N2DSLQEO7h//bOaFgsl/B3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FTmMxQAAANwAAAAPAAAAAAAAAAAAAAAAAJgCAABkcnMv&#10;ZG93bnJldi54bWxQSwUGAAAAAAQABAD1AAAAigM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5</w:t>
                        </w:r>
                      </w:p>
                    </w:txbxContent>
                  </v:textbox>
                </v:shape>
                <v:shape id="TextBox 123" o:spid="_x0000_s1216" type="#_x0000_t202" style="position:absolute;left:52062;top:225;width:13905;height:5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t/sAA&#10;AADcAAAADwAAAGRycy9kb3ducmV2LnhtbERPy4rCMBTdC/MP4Q7MThOH8dUxyqAIrhSfMLtLc22L&#10;zU1poq1/bxaCy8N5T+etLcWdal841tDvKRDEqTMFZxqOh1V3DMIHZIOlY9LwIA/z2UdniolxDe/o&#10;vg+ZiCHsE9SQh1AlUvo0J4u+5yriyF1cbTFEWGfS1NjEcFvKb6WG0mLBsSHHihY5pdf9zWo4bS7/&#10;5x+1zZZ2UDWuVZLtRGr99dn+/YII1Ia3+OVeGw3DUVwb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qt/sAAAADcAAAADwAAAAAAAAAAAAAAAACYAgAAZHJzL2Rvd25y&#10;ZXYueG1sUEsFBgAAAAAEAAQA9QAAAIUDA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X2 foot</w:t>
                        </w:r>
                      </w:p>
                    </w:txbxContent>
                  </v:textbox>
                </v:shape>
                <v:shape id="Picture 679" o:spid="_x0000_s1217" type="#_x0000_t75" style="position:absolute;left:12778;width:51625;height:21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M8vFAAAA3AAAAA8AAABkcnMvZG93bnJldi54bWxEj0FrwkAUhO+C/2F5Qm+6sdBoU1cJlmLp&#10;QTBt74/sazaYfRuza5L++25B8DjMzDfMZjfaRvTU+dqxguUiAUFcOl1zpeDr822+BuEDssbGMSn4&#10;JQ+77XSywUy7gU/UF6ESEcI+QwUmhDaT0peGLPqFa4mj9+M6iyHKrpK6wyHCbSMfkySVFmuOCwZb&#10;2hsqz8XVKjgkus/N0+Uj/37Fw+l4OabD/qrUw2zMX0AEGsM9fGu/awXp6hn+z8QjIL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kDPLxQAAANwAAAAPAAAAAAAAAAAAAAAA&#10;AJ8CAABkcnMvZG93bnJldi54bWxQSwUGAAAAAAQABAD3AAAAkQMAAAAA&#10;" fillcolor="#4f81bd [3204]" strokecolor="black [3213]">
                  <v:imagedata r:id="rId16" o:title="" croptop="24296f"/>
                  <v:shadow color="#eeece1 [3214]"/>
                </v:shape>
                <w10:anchorlock/>
              </v:group>
            </w:pict>
          </mc:Fallback>
        </mc:AlternateContent>
      </w:r>
    </w:p>
    <w:p w:rsidR="0055607D" w:rsidRDefault="0055607D" w:rsidP="0055607D">
      <w:pPr>
        <w:pStyle w:val="Caption"/>
        <w:jc w:val="both"/>
      </w:pPr>
      <w:bookmarkStart w:id="24" w:name="_Ref11749151"/>
      <w:r>
        <w:t xml:space="preserve">Figure </w:t>
      </w:r>
      <w:r w:rsidR="00031F34">
        <w:fldChar w:fldCharType="begin"/>
      </w:r>
      <w:r w:rsidR="00031F34">
        <w:instrText xml:space="preserve"> SEQ Figure \* ARABIC </w:instrText>
      </w:r>
      <w:r w:rsidR="00031F34">
        <w:fldChar w:fldCharType="separate"/>
      </w:r>
      <w:r w:rsidR="00CD1EBD">
        <w:rPr>
          <w:noProof/>
        </w:rPr>
        <w:t>3</w:t>
      </w:r>
      <w:r w:rsidR="00031F34">
        <w:rPr>
          <w:noProof/>
        </w:rPr>
        <w:fldChar w:fldCharType="end"/>
      </w:r>
      <w:bookmarkEnd w:id="24"/>
      <w:r>
        <w:t xml:space="preserve"> - A cavus foot, the </w:t>
      </w:r>
      <w:proofErr w:type="spellStart"/>
      <w:r>
        <w:t>LEDds</w:t>
      </w:r>
      <w:proofErr w:type="spellEnd"/>
      <w:r>
        <w:t xml:space="preserve"> under the foot are not interrupted and therefore 4 edges are created for one foot. </w:t>
      </w:r>
    </w:p>
    <w:p w:rsidR="0055607D" w:rsidRDefault="0055607D" w:rsidP="0055607D">
      <w:pPr>
        <w:pStyle w:val="ListParagraph"/>
        <w:numPr>
          <w:ilvl w:val="0"/>
          <w:numId w:val="3"/>
        </w:numPr>
      </w:pPr>
      <w:r>
        <w:t>Afterward, a function read the number of edge of each line and another function the changes in the number of edges between two frames. A third function detected the quick changes in the number of edges. The user could choose the minimal temporal length of a change to be considered as a real change and not an artifact. For example if a change appears for a time shorter than the chosen threshold, it was considered as an artifact and the line was deleted.</w:t>
      </w:r>
    </w:p>
    <w:p w:rsidR="0055607D" w:rsidRDefault="0055607D" w:rsidP="0055607D">
      <w:pPr>
        <w:pStyle w:val="ListParagraph"/>
        <w:numPr>
          <w:ilvl w:val="0"/>
          <w:numId w:val="3"/>
        </w:numPr>
      </w:pPr>
      <w:r>
        <w:t xml:space="preserve">The number and changes of edges were computed again, and 2 particular cases were addressed. These cases were visible in </w:t>
      </w:r>
      <w:r>
        <w:fldChar w:fldCharType="begin"/>
      </w:r>
      <w:r>
        <w:instrText xml:space="preserve"> REF _Ref12373724 \h </w:instrText>
      </w:r>
      <w:r>
        <w:fldChar w:fldCharType="separate"/>
      </w:r>
      <w:r w:rsidR="00CD1EBD">
        <w:t xml:space="preserve">Table </w:t>
      </w:r>
      <w:r w:rsidR="00CD1EBD">
        <w:rPr>
          <w:noProof/>
        </w:rPr>
        <w:t>2</w:t>
      </w:r>
      <w:r>
        <w:fldChar w:fldCharType="end"/>
      </w:r>
      <w:r>
        <w:t xml:space="preserve"> and </w:t>
      </w:r>
      <w:r>
        <w:fldChar w:fldCharType="begin"/>
      </w:r>
      <w:r>
        <w:instrText xml:space="preserve"> REF _Ref12373726 \h </w:instrText>
      </w:r>
      <w:r>
        <w:fldChar w:fldCharType="separate"/>
      </w:r>
      <w:r w:rsidR="00CD1EBD">
        <w:t xml:space="preserve">Table </w:t>
      </w:r>
      <w:r w:rsidR="00CD1EBD">
        <w:rPr>
          <w:noProof/>
        </w:rPr>
        <w:t>3</w:t>
      </w:r>
      <w:r>
        <w:fldChar w:fldCharType="end"/>
      </w:r>
      <w:r>
        <w:t>.</w:t>
      </w:r>
    </w:p>
    <w:p w:rsidR="0055607D" w:rsidRDefault="0055607D" w:rsidP="0055607D">
      <w:pPr>
        <w:pStyle w:val="Caption"/>
        <w:keepNext/>
      </w:pPr>
      <w:bookmarkStart w:id="25" w:name="_Ref12373724"/>
      <w:proofErr w:type="gramStart"/>
      <w:r>
        <w:t xml:space="preserve">Table </w:t>
      </w:r>
      <w:r w:rsidR="00031F34">
        <w:fldChar w:fldCharType="begin"/>
      </w:r>
      <w:r w:rsidR="00031F34">
        <w:instrText xml:space="preserve"> SEQ Table \* ARABIC </w:instrText>
      </w:r>
      <w:r w:rsidR="00031F34">
        <w:fldChar w:fldCharType="separate"/>
      </w:r>
      <w:r w:rsidR="00CD1EBD">
        <w:rPr>
          <w:noProof/>
        </w:rPr>
        <w:t>2</w:t>
      </w:r>
      <w:r w:rsidR="00031F34">
        <w:rPr>
          <w:noProof/>
        </w:rPr>
        <w:fldChar w:fldCharType="end"/>
      </w:r>
      <w:bookmarkEnd w:id="25"/>
      <w:r>
        <w:t xml:space="preserve"> – First specific case, were</w:t>
      </w:r>
      <w:proofErr w:type="gramEnd"/>
      <w:r>
        <w:t xml:space="preserve"> it was preferable to keep the line 12655 rather than to delete it. The left side of the table is the raw file before treatment and the right side is after treatment. </w:t>
      </w:r>
    </w:p>
    <w:tbl>
      <w:tblPr>
        <w:tblStyle w:val="LightShading-Accent4"/>
        <w:tblW w:w="9334" w:type="dxa"/>
        <w:jc w:val="center"/>
        <w:tblLook w:val="04A0" w:firstRow="1" w:lastRow="0" w:firstColumn="1" w:lastColumn="0" w:noHBand="0" w:noVBand="1"/>
      </w:tblPr>
      <w:tblGrid>
        <w:gridCol w:w="1355"/>
        <w:gridCol w:w="467"/>
        <w:gridCol w:w="551"/>
        <w:gridCol w:w="551"/>
        <w:gridCol w:w="551"/>
        <w:gridCol w:w="551"/>
        <w:gridCol w:w="551"/>
        <w:gridCol w:w="1355"/>
        <w:gridCol w:w="567"/>
        <w:gridCol w:w="567"/>
        <w:gridCol w:w="567"/>
        <w:gridCol w:w="567"/>
        <w:gridCol w:w="567"/>
        <w:gridCol w:w="567"/>
      </w:tblGrid>
      <w:tr w:rsidR="0055607D" w:rsidRPr="003D68B1"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Tahoma" w:eastAsia="Times New Roman" w:hAnsi="Tahoma" w:cs="Tahoma"/>
                <w:color w:val="000000"/>
                <w:sz w:val="20"/>
                <w:szCs w:val="20"/>
              </w:rPr>
            </w:pPr>
            <w:r w:rsidRPr="003D68B1">
              <w:rPr>
                <w:rFonts w:ascii="Tahoma" w:eastAsia="Times New Roman" w:hAnsi="Tahoma" w:cs="Tahoma"/>
                <w:color w:val="000000"/>
                <w:sz w:val="20"/>
                <w:szCs w:val="20"/>
              </w:rPr>
              <w:t>TimeStamp</w:t>
            </w:r>
          </w:p>
        </w:tc>
        <w:tc>
          <w:tcPr>
            <w:tcW w:w="4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1</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2</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3</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4</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5</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6</w:t>
            </w:r>
          </w:p>
        </w:tc>
        <w:tc>
          <w:tcPr>
            <w:tcW w:w="1355"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TimeStamp</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1</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2</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3</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4</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5</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6</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4</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r>
      <w:tr w:rsidR="0055607D" w:rsidRPr="003D68B1"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5</w:t>
            </w:r>
          </w:p>
        </w:tc>
        <w:tc>
          <w:tcPr>
            <w:tcW w:w="4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5</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6</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6</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8</w:t>
            </w:r>
          </w:p>
        </w:tc>
        <w:tc>
          <w:tcPr>
            <w:tcW w:w="4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7</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9</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8</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bl>
    <w:p w:rsidR="0055607D" w:rsidRDefault="0055607D" w:rsidP="0055607D">
      <w:pPr>
        <w:ind w:left="360"/>
      </w:pPr>
    </w:p>
    <w:p w:rsidR="0055607D" w:rsidRDefault="0055607D" w:rsidP="0055607D">
      <w:pPr>
        <w:pStyle w:val="Caption"/>
        <w:keepNext/>
      </w:pPr>
      <w:bookmarkStart w:id="26" w:name="_Ref12373726"/>
      <w:r>
        <w:lastRenderedPageBreak/>
        <w:t xml:space="preserve">Table </w:t>
      </w:r>
      <w:r w:rsidR="00031F34">
        <w:fldChar w:fldCharType="begin"/>
      </w:r>
      <w:r w:rsidR="00031F34">
        <w:instrText xml:space="preserve"> SEQ Table \* ARABIC </w:instrText>
      </w:r>
      <w:r w:rsidR="00031F34">
        <w:fldChar w:fldCharType="separate"/>
      </w:r>
      <w:r w:rsidR="00CD1EBD">
        <w:rPr>
          <w:noProof/>
        </w:rPr>
        <w:t>3</w:t>
      </w:r>
      <w:r w:rsidR="00031F34">
        <w:rPr>
          <w:noProof/>
        </w:rPr>
        <w:fldChar w:fldCharType="end"/>
      </w:r>
      <w:bookmarkEnd w:id="26"/>
      <w:r>
        <w:t xml:space="preserve"> – Second specific case, were the noise created errors on 2 lines. The left part of the table is before treatment and the right part is after treatment. </w:t>
      </w:r>
    </w:p>
    <w:tbl>
      <w:tblPr>
        <w:tblStyle w:val="LightShading-Accent4"/>
        <w:tblW w:w="10256" w:type="dxa"/>
        <w:jc w:val="center"/>
        <w:tblLook w:val="04A0" w:firstRow="1" w:lastRow="0" w:firstColumn="1" w:lastColumn="0" w:noHBand="0" w:noVBand="1"/>
      </w:tblPr>
      <w:tblGrid>
        <w:gridCol w:w="1355"/>
        <w:gridCol w:w="467"/>
        <w:gridCol w:w="551"/>
        <w:gridCol w:w="551"/>
        <w:gridCol w:w="551"/>
        <w:gridCol w:w="551"/>
        <w:gridCol w:w="551"/>
        <w:gridCol w:w="551"/>
        <w:gridCol w:w="551"/>
        <w:gridCol w:w="1355"/>
        <w:gridCol w:w="467"/>
        <w:gridCol w:w="551"/>
        <w:gridCol w:w="551"/>
        <w:gridCol w:w="551"/>
        <w:gridCol w:w="551"/>
        <w:gridCol w:w="551"/>
      </w:tblGrid>
      <w:tr w:rsidR="0055607D" w:rsidRPr="00015EAF"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Tahoma" w:eastAsia="Times New Roman" w:hAnsi="Tahoma" w:cs="Tahoma"/>
                <w:color w:val="000000"/>
                <w:sz w:val="20"/>
                <w:szCs w:val="20"/>
              </w:rPr>
            </w:pPr>
            <w:r w:rsidRPr="00015EAF">
              <w:rPr>
                <w:rFonts w:ascii="Tahoma" w:eastAsia="Times New Roman" w:hAnsi="Tahoma" w:cs="Tahoma"/>
                <w:color w:val="000000"/>
                <w:sz w:val="20"/>
                <w:szCs w:val="20"/>
              </w:rPr>
              <w:t>TimeStamp</w:t>
            </w:r>
          </w:p>
        </w:tc>
        <w:tc>
          <w:tcPr>
            <w:tcW w:w="467"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1</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2</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3</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4</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5</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6</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7</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8</w:t>
            </w:r>
          </w:p>
        </w:tc>
        <w:tc>
          <w:tcPr>
            <w:tcW w:w="1355"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TimeStamp</w:t>
            </w:r>
          </w:p>
        </w:tc>
        <w:tc>
          <w:tcPr>
            <w:tcW w:w="467"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1</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2</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3</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4</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5</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6</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4</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4</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5</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5</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6</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6</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7</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83</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96</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7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3</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5</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7</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8</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8</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9</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9</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bl>
    <w:p w:rsidR="0055607D" w:rsidRPr="00F42751" w:rsidRDefault="0055607D" w:rsidP="0055607D">
      <w:r>
        <w:t xml:space="preserve">The steps done after the creation of the continuous file were executed again, in order to have the cleanest files possible for interpretation. </w:t>
      </w:r>
    </w:p>
    <w:p w:rsidR="0055607D" w:rsidRPr="00472C06" w:rsidRDefault="0055607D" w:rsidP="0055607D">
      <w:pPr>
        <w:pStyle w:val="ListParagraph"/>
        <w:numPr>
          <w:ilvl w:val="1"/>
          <w:numId w:val="1"/>
        </w:numPr>
        <w:jc w:val="both"/>
        <w:outlineLvl w:val="2"/>
        <w:rPr>
          <w:b/>
          <w:sz w:val="24"/>
          <w:szCs w:val="24"/>
        </w:rPr>
      </w:pPr>
      <w:bookmarkStart w:id="27" w:name="_Toc12383571"/>
      <w:bookmarkStart w:id="28" w:name="_Toc19709925"/>
      <w:r w:rsidRPr="00472C06">
        <w:rPr>
          <w:b/>
          <w:sz w:val="24"/>
          <w:szCs w:val="24"/>
        </w:rPr>
        <w:t>Synchronization</w:t>
      </w:r>
      <w:bookmarkEnd w:id="27"/>
      <w:bookmarkEnd w:id="28"/>
    </w:p>
    <w:p w:rsidR="0055607D" w:rsidRPr="00824E5B" w:rsidRDefault="0055607D" w:rsidP="0055607D">
      <w:pPr>
        <w:jc w:val="both"/>
      </w:pPr>
      <w:r>
        <w:t xml:space="preserve">The precision necessary to correctly divide the phase of a gait cycle was of the order of a millisecond. To attain this precision, it was necessary to synchronize the two systems before putting their information in common. To do so multiple methods were tested and were presented in the following paragraph. </w:t>
      </w:r>
    </w:p>
    <w:p w:rsidR="0055607D" w:rsidRPr="00FE0609" w:rsidRDefault="0055607D" w:rsidP="0055607D">
      <w:pPr>
        <w:pStyle w:val="ListParagraph"/>
        <w:numPr>
          <w:ilvl w:val="2"/>
          <w:numId w:val="1"/>
        </w:numPr>
        <w:jc w:val="both"/>
        <w:outlineLvl w:val="2"/>
        <w:rPr>
          <w:b/>
        </w:rPr>
      </w:pPr>
      <w:bookmarkStart w:id="29" w:name="_Toc12383572"/>
      <w:bookmarkStart w:id="30" w:name="_Toc19709926"/>
      <w:r w:rsidRPr="00FE0609">
        <w:rPr>
          <w:b/>
        </w:rPr>
        <w:t>Basketball method</w:t>
      </w:r>
      <w:bookmarkEnd w:id="29"/>
      <w:bookmarkEnd w:id="30"/>
    </w:p>
    <w:p w:rsidR="0055607D" w:rsidRDefault="0055607D" w:rsidP="0055607D">
      <w:pPr>
        <w:jc w:val="both"/>
      </w:pPr>
      <w:r>
        <w:t xml:space="preserve">To be able to validate the synchronization and to be able to evaluate an eventual remaining delay, an event common to the Optogait and the Qualisys system was created with a basketball. The ball was released above one of the two force platform available, between the two bands of the Optogait. The impact will create a force peak at the platform and the Optogait have a sample rate high enough to efficiently detect to moment at which the basketball was in contact with the ground, as visible in the </w:t>
      </w:r>
      <w:r>
        <w:fldChar w:fldCharType="begin"/>
      </w:r>
      <w:r>
        <w:instrText xml:space="preserve"> REF _Ref11753753 \h </w:instrText>
      </w:r>
      <w:r>
        <w:fldChar w:fldCharType="separate"/>
      </w:r>
      <w:r w:rsidR="00CD1EBD">
        <w:t xml:space="preserve">Table </w:t>
      </w:r>
      <w:r w:rsidR="00CD1EBD">
        <w:rPr>
          <w:noProof/>
        </w:rPr>
        <w:t>4</w:t>
      </w:r>
      <w:r>
        <w:fldChar w:fldCharType="end"/>
      </w:r>
      <w:r>
        <w:t xml:space="preserve">. The information detected by the force platform was illustrated in the </w:t>
      </w:r>
      <w:r>
        <w:fldChar w:fldCharType="begin"/>
      </w:r>
      <w:r>
        <w:instrText xml:space="preserve"> REF _Ref11756572 \h </w:instrText>
      </w:r>
      <w:r>
        <w:fldChar w:fldCharType="separate"/>
      </w:r>
      <w:r w:rsidR="00CD1EBD">
        <w:t xml:space="preserve">Figure </w:t>
      </w:r>
      <w:r w:rsidR="00CD1EBD">
        <w:rPr>
          <w:noProof/>
        </w:rPr>
        <w:t>4</w:t>
      </w:r>
      <w:r>
        <w:fldChar w:fldCharType="end"/>
      </w:r>
      <w:r>
        <w:t xml:space="preserve">. </w:t>
      </w:r>
    </w:p>
    <w:p w:rsidR="0055607D" w:rsidRDefault="0055607D" w:rsidP="0055607D">
      <w:pPr>
        <w:pStyle w:val="Caption"/>
        <w:keepNext/>
      </w:pPr>
      <w:bookmarkStart w:id="31" w:name="_Ref11753753"/>
      <w:r>
        <w:t xml:space="preserve">Table </w:t>
      </w:r>
      <w:r w:rsidR="00031F34">
        <w:fldChar w:fldCharType="begin"/>
      </w:r>
      <w:r w:rsidR="00031F34">
        <w:instrText xml:space="preserve"> SEQ Table \* ARABIC </w:instrText>
      </w:r>
      <w:r w:rsidR="00031F34">
        <w:fldChar w:fldCharType="separate"/>
      </w:r>
      <w:r w:rsidR="00CD1EBD">
        <w:rPr>
          <w:noProof/>
        </w:rPr>
        <w:t>4</w:t>
      </w:r>
      <w:r w:rsidR="00031F34">
        <w:rPr>
          <w:noProof/>
        </w:rPr>
        <w:fldChar w:fldCharType="end"/>
      </w:r>
      <w:bookmarkEnd w:id="31"/>
      <w:r>
        <w:t xml:space="preserve"> – Totality of the information recorded by the Optogait for the impact of a basketball. The rebound itself lasts 6 milliseconds. </w:t>
      </w:r>
    </w:p>
    <w:tbl>
      <w:tblPr>
        <w:tblStyle w:val="LightShading-Accent4"/>
        <w:tblW w:w="9034" w:type="dxa"/>
        <w:jc w:val="center"/>
        <w:tblLook w:val="04A0" w:firstRow="1" w:lastRow="0" w:firstColumn="1" w:lastColumn="0" w:noHBand="0" w:noVBand="1"/>
      </w:tblPr>
      <w:tblGrid>
        <w:gridCol w:w="1355"/>
        <w:gridCol w:w="837"/>
        <w:gridCol w:w="837"/>
        <w:gridCol w:w="837"/>
        <w:gridCol w:w="837"/>
        <w:gridCol w:w="837"/>
        <w:gridCol w:w="960"/>
        <w:gridCol w:w="837"/>
        <w:gridCol w:w="837"/>
        <w:gridCol w:w="860"/>
      </w:tblGrid>
      <w:tr w:rsidR="0055607D" w:rsidRPr="009854C1" w:rsidTr="0055607D">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rPr>
                <w:rFonts w:ascii="Tahoma" w:eastAsia="Times New Roman" w:hAnsi="Tahoma" w:cs="Tahoma"/>
                <w:color w:val="000000"/>
                <w:sz w:val="20"/>
                <w:szCs w:val="20"/>
              </w:rPr>
            </w:pPr>
            <w:r w:rsidRPr="009854C1">
              <w:rPr>
                <w:rFonts w:ascii="Tahoma" w:eastAsia="Times New Roman" w:hAnsi="Tahoma" w:cs="Tahoma"/>
                <w:color w:val="000000"/>
                <w:sz w:val="20"/>
                <w:szCs w:val="20"/>
              </w:rPr>
              <w:t>TimeStamp</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1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2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3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4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5 Led</w:t>
            </w:r>
          </w:p>
        </w:tc>
        <w:tc>
          <w:tcPr>
            <w:tcW w:w="960"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6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7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8 Led</w:t>
            </w:r>
          </w:p>
        </w:tc>
        <w:tc>
          <w:tcPr>
            <w:tcW w:w="860"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8 Status</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4</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4</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6</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4</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bl>
    <w:p w:rsidR="0055607D" w:rsidRDefault="0055607D" w:rsidP="0055607D">
      <w:pPr>
        <w:jc w:val="both"/>
      </w:pPr>
    </w:p>
    <w:p w:rsidR="0055607D" w:rsidRDefault="0055607D" w:rsidP="0055607D">
      <w:pPr>
        <w:jc w:val="both"/>
      </w:pPr>
      <w:r>
        <w:t xml:space="preserve">The impact was detected by both systems and was considered </w:t>
      </w:r>
      <w:proofErr w:type="gramStart"/>
      <w:r>
        <w:t>quick</w:t>
      </w:r>
      <w:proofErr w:type="gramEnd"/>
      <w:r>
        <w:t xml:space="preserve"> and fast enough to generate a valid point of comparison. The total number of edges went up to 8, because of the configuration visible in the </w:t>
      </w:r>
      <w:r>
        <w:fldChar w:fldCharType="begin"/>
      </w:r>
      <w:r>
        <w:instrText xml:space="preserve"> REF _Ref11757119 \h </w:instrText>
      </w:r>
      <w:r>
        <w:fldChar w:fldCharType="separate"/>
      </w:r>
      <w:r w:rsidR="00CD1EBD">
        <w:t xml:space="preserve">Figure </w:t>
      </w:r>
      <w:r w:rsidR="00CD1EBD">
        <w:rPr>
          <w:noProof/>
        </w:rPr>
        <w:t>5</w:t>
      </w:r>
      <w:r>
        <w:fldChar w:fldCharType="end"/>
      </w:r>
      <w:r>
        <w:t xml:space="preserve">. The first extremity of the Optogait was the first edge, the right foot generated the edge 2 and 3, the basketball generated the edge 4 and 5 during its rebound, the left foot generated the edge 6 and 7, </w:t>
      </w:r>
      <w:proofErr w:type="gramStart"/>
      <w:r>
        <w:t>the</w:t>
      </w:r>
      <w:proofErr w:type="gramEnd"/>
      <w:r>
        <w:t xml:space="preserve"> edge 8 was the other extremity.</w:t>
      </w:r>
    </w:p>
    <w:p w:rsidR="0055607D" w:rsidRDefault="0055607D" w:rsidP="0055607D">
      <w:pPr>
        <w:keepNext/>
        <w:jc w:val="both"/>
      </w:pPr>
      <w:r w:rsidRPr="005B1EB7">
        <w:rPr>
          <w:noProof/>
        </w:rPr>
        <w:lastRenderedPageBreak/>
        <mc:AlternateContent>
          <mc:Choice Requires="wpg">
            <w:drawing>
              <wp:inline distT="0" distB="0" distL="0" distR="0" wp14:anchorId="62E2BDE1" wp14:editId="2F9B4D89">
                <wp:extent cx="5791200" cy="2586347"/>
                <wp:effectExtent l="0" t="0" r="0" b="5080"/>
                <wp:docPr id="680" name="Group 7"/>
                <wp:cNvGraphicFramePr/>
                <a:graphic xmlns:a="http://schemas.openxmlformats.org/drawingml/2006/main">
                  <a:graphicData uri="http://schemas.microsoft.com/office/word/2010/wordprocessingGroup">
                    <wpg:wgp>
                      <wpg:cNvGrpSpPr/>
                      <wpg:grpSpPr>
                        <a:xfrm>
                          <a:off x="0" y="0"/>
                          <a:ext cx="5791200" cy="2586347"/>
                          <a:chOff x="0" y="-209382"/>
                          <a:chExt cx="8939283" cy="5551330"/>
                        </a:xfrm>
                      </wpg:grpSpPr>
                      <pic:pic xmlns:pic="http://schemas.openxmlformats.org/drawingml/2006/picture">
                        <pic:nvPicPr>
                          <pic:cNvPr id="681" name="Picture 681"/>
                          <pic:cNvPicPr>
                            <a:picLocks noChangeAspect="1"/>
                          </pic:cNvPicPr>
                        </pic:nvPicPr>
                        <pic:blipFill rotWithShape="1">
                          <a:blip r:embed="rId17" cstate="print">
                            <a:extLst>
                              <a:ext uri="{28A0092B-C50C-407E-A947-70E740481C1C}">
                                <a14:useLocalDpi xmlns:a14="http://schemas.microsoft.com/office/drawing/2010/main" val="0"/>
                              </a:ext>
                            </a:extLst>
                          </a:blip>
                          <a:srcRect l="8300" r="8100"/>
                          <a:stretch/>
                        </pic:blipFill>
                        <pic:spPr>
                          <a:xfrm>
                            <a:off x="0" y="0"/>
                            <a:ext cx="8939283" cy="5212798"/>
                          </a:xfrm>
                          <a:prstGeom prst="rect">
                            <a:avLst/>
                          </a:prstGeom>
                        </pic:spPr>
                      </pic:pic>
                      <wps:wsp>
                        <wps:cNvPr id="682" name="TextBox 5"/>
                        <wps:cNvSpPr txBox="1"/>
                        <wps:spPr>
                          <a:xfrm>
                            <a:off x="2092143" y="-209382"/>
                            <a:ext cx="5488627" cy="582078"/>
                          </a:xfrm>
                          <a:prstGeom prst="rect">
                            <a:avLst/>
                          </a:prstGeom>
                          <a:solidFill>
                            <a:schemeClr val="bg1"/>
                          </a:solidFill>
                        </wps:spPr>
                        <wps:txb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 xml:space="preserve">Force </w:t>
                              </w:r>
                              <w:r w:rsidRPr="004325C7">
                                <w:rPr>
                                  <w:rFonts w:asciiTheme="minorHAnsi" w:hAnsi="Calibri" w:cstheme="minorBidi"/>
                                  <w:color w:val="000000" w:themeColor="text1"/>
                                  <w:kern w:val="24"/>
                                </w:rPr>
                                <w:t>following</w:t>
                              </w:r>
                              <w:r w:rsidRPr="00080AB6">
                                <w:rPr>
                                  <w:rFonts w:asciiTheme="minorHAnsi" w:hAnsi="Calibri" w:cstheme="minorBidi"/>
                                  <w:color w:val="000000" w:themeColor="text1"/>
                                  <w:kern w:val="24"/>
                                  <w:lang w:val="fr-FR"/>
                                </w:rPr>
                                <w:t xml:space="preserve"> the Z component</w:t>
                              </w:r>
                            </w:p>
                          </w:txbxContent>
                        </wps:txbx>
                        <wps:bodyPr wrap="square" rtlCol="0">
                          <a:noAutofit/>
                        </wps:bodyPr>
                      </wps:wsp>
                      <wps:wsp>
                        <wps:cNvPr id="683" name="TextBox 6"/>
                        <wps:cNvSpPr txBox="1"/>
                        <wps:spPr>
                          <a:xfrm>
                            <a:off x="3386081" y="4813624"/>
                            <a:ext cx="3073450" cy="528324"/>
                          </a:xfrm>
                          <a:prstGeom prst="rect">
                            <a:avLst/>
                          </a:prstGeom>
                          <a:solidFill>
                            <a:schemeClr val="bg1"/>
                          </a:solidFill>
                        </wps:spPr>
                        <wps:txb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Frames (2kHz)</w:t>
                              </w:r>
                            </w:p>
                          </w:txbxContent>
                        </wps:txbx>
                        <wps:bodyPr wrap="square" rtlCol="0">
                          <a:noAutofit/>
                        </wps:bodyPr>
                      </wps:wsp>
                    </wpg:wgp>
                  </a:graphicData>
                </a:graphic>
              </wp:inline>
            </w:drawing>
          </mc:Choice>
          <mc:Fallback>
            <w:pict>
              <v:group id="Group 7" o:spid="_x0000_s1218" style="width:456pt;height:203.65pt;mso-position-horizontal-relative:char;mso-position-vertical-relative:line" coordorigin=",-2093" coordsize="89392,55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jOKACij&#10;cPWjcvrQAUUA5GRRQAUUUUAFFFFABRRRQAUUUhdV6tQAtFAYHoaKACiiigAoprSIv3mApwIIyKAC&#10;iiigAooooAKKKKACiiigAooooAKKKKACiiigAoooZlUbmOKACikR1cZRs0tABRQTgZNIHU9GoAWi&#10;kV1b7rUt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">
                <v:shape id="Picture 681" o:spid="_x0000_s1219" type="#_x0000_t75" style="position:absolute;width:89392;height:52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UiaTFAAAA3AAAAA8AAABkcnMvZG93bnJldi54bWxEj0FrwkAUhO+C/2F5gjfd6EElukorClKw&#10;Ysyhx9fsaxKafRuy65r++26h4HGYmW+Yza43jQjUudqygtk0AUFcWF1zqSC/HScrEM4ja2wsk4If&#10;crDbDgcbTLV98JVC5ksRIexSVFB536ZSuqIig25qW+LofdnOoI+yK6Xu8BHhppHzJFlIgzXHhQpb&#10;2ldUfGd3o+BwbN8/8/P943Ja5pfXIEOCb0Gp8ah/WYPw1Ptn+L990goWqxn8nY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VImkxQAAANwAAAAPAAAAAAAAAAAAAAAA&#10;AJ8CAABkcnMvZG93bnJldi54bWxQSwUGAAAAAAQABAD3AAAAkQMAAAAA&#10;">
                  <v:imagedata r:id="rId18" o:title="" cropleft="5439f" cropright="5308f"/>
                  <v:path arrowok="t"/>
                </v:shape>
                <v:shape id="TextBox 5" o:spid="_x0000_s1220" type="#_x0000_t202" style="position:absolute;left:20921;top:-2093;width:54886;height:5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zI8MQA&#10;AADcAAAADwAAAGRycy9kb3ducmV2LnhtbESPQWsCMRSE74X+h/AKvdWkHnRZjaKFQumlaMXzc/Pc&#10;rG5eliR1t/31RhB6HGbmG2a+HFwrLhRi41nD60iBIK68abjWsPt+fylAxIRssPVMGn4pwnLx+DDH&#10;0vieN3TZplpkCMcSNdiUulLKWFlyGEe+I87e0QeHKctQSxOwz3DXyrFSE+mw4bxgsaM3S9V5++M0&#10;7OsTrZvP8Ke+pOrPhd/sDlOr9fPTsJqBSDSk//C9/WE0TIox3M7k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cyPDEAAAA3AAAAA8AAAAAAAAAAAAAAAAAmAIAAGRycy9k&#10;b3ducmV2LnhtbFBLBQYAAAAABAAEAPUAAACJAwAAAAA=&#10;" fillcolor="white [3212]" stroked="f">
                  <v:textbo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 xml:space="preserve">Force </w:t>
                        </w:r>
                        <w:r w:rsidRPr="004325C7">
                          <w:rPr>
                            <w:rFonts w:asciiTheme="minorHAnsi" w:hAnsi="Calibri" w:cstheme="minorBidi"/>
                            <w:color w:val="000000" w:themeColor="text1"/>
                            <w:kern w:val="24"/>
                          </w:rPr>
                          <w:t>following</w:t>
                        </w:r>
                        <w:r w:rsidRPr="00080AB6">
                          <w:rPr>
                            <w:rFonts w:asciiTheme="minorHAnsi" w:hAnsi="Calibri" w:cstheme="minorBidi"/>
                            <w:color w:val="000000" w:themeColor="text1"/>
                            <w:kern w:val="24"/>
                            <w:lang w:val="fr-FR"/>
                          </w:rPr>
                          <w:t xml:space="preserve"> the Z component</w:t>
                        </w:r>
                      </w:p>
                    </w:txbxContent>
                  </v:textbox>
                </v:shape>
                <v:shape id="TextBox 6" o:spid="_x0000_s1221" type="#_x0000_t202" style="position:absolute;left:33860;top:48136;width:30735;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Bta8UA&#10;AADcAAAADwAAAGRycy9kb3ducmV2LnhtbESPT0sDMRTE74LfITyhN5tooS5r02ILQvEi/UPPz83r&#10;ZtvNy5Kk3dVPbwShx2FmfsPMFoNrxZVCbDxreBorEMSVNw3XGva798cCREzIBlvPpOGbIizm93cz&#10;LI3veUPXbapFhnAsUYNNqSuljJUlh3HsO+LsHX1wmLIMtTQB+wx3rXxWaiodNpwXLHa0slSdtxen&#10;4VCfaNl8hB/1KVV/Lvxm//VitR49DG+vIBIN6Rb+b6+Nhmkxgb8z+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G1rxQAAANwAAAAPAAAAAAAAAAAAAAAAAJgCAABkcnMv&#10;ZG93bnJldi54bWxQSwUGAAAAAAQABAD1AAAAigMAAAAA&#10;" fillcolor="white [3212]" stroked="f">
                  <v:textbo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Frames (2kHz)</w:t>
                        </w:r>
                      </w:p>
                    </w:txbxContent>
                  </v:textbox>
                </v:shape>
                <w10:anchorlock/>
              </v:group>
            </w:pict>
          </mc:Fallback>
        </mc:AlternateContent>
      </w:r>
    </w:p>
    <w:p w:rsidR="0055607D" w:rsidRDefault="0055607D" w:rsidP="0055607D">
      <w:pPr>
        <w:pStyle w:val="Caption"/>
        <w:jc w:val="center"/>
      </w:pPr>
      <w:bookmarkStart w:id="32" w:name="_Ref11756572"/>
      <w:r>
        <w:t xml:space="preserve">Figure </w:t>
      </w:r>
      <w:r w:rsidR="00031F34">
        <w:fldChar w:fldCharType="begin"/>
      </w:r>
      <w:r w:rsidR="00031F34">
        <w:instrText xml:space="preserve"> SEQ Figure \* ARABIC </w:instrText>
      </w:r>
      <w:r w:rsidR="00031F34">
        <w:fldChar w:fldCharType="separate"/>
      </w:r>
      <w:r w:rsidR="00CD1EBD">
        <w:rPr>
          <w:noProof/>
        </w:rPr>
        <w:t>4</w:t>
      </w:r>
      <w:r w:rsidR="00031F34">
        <w:rPr>
          <w:noProof/>
        </w:rPr>
        <w:fldChar w:fldCharType="end"/>
      </w:r>
      <w:bookmarkEnd w:id="32"/>
      <w:r>
        <w:t xml:space="preserve"> – The force generated by an impact of the basketball.</w:t>
      </w:r>
    </w:p>
    <w:p w:rsidR="0055607D" w:rsidRDefault="0055607D" w:rsidP="0055607D">
      <w:pPr>
        <w:keepNext/>
        <w:jc w:val="center"/>
      </w:pPr>
      <w:r>
        <w:rPr>
          <w:noProof/>
        </w:rPr>
        <w:drawing>
          <wp:inline distT="0" distB="0" distL="0" distR="0" wp14:anchorId="7C1585E1" wp14:editId="60BDFF59">
            <wp:extent cx="3674534" cy="2181564"/>
            <wp:effectExtent l="0" t="0" r="2540" b="952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76817" cy="2182920"/>
                    </a:xfrm>
                    <a:prstGeom prst="rect">
                      <a:avLst/>
                    </a:prstGeom>
                  </pic:spPr>
                </pic:pic>
              </a:graphicData>
            </a:graphic>
          </wp:inline>
        </w:drawing>
      </w:r>
    </w:p>
    <w:p w:rsidR="0055607D" w:rsidRDefault="0055607D" w:rsidP="0055607D">
      <w:pPr>
        <w:pStyle w:val="Caption"/>
        <w:jc w:val="center"/>
      </w:pPr>
      <w:bookmarkStart w:id="33" w:name="_Ref11757119"/>
      <w:r>
        <w:t xml:space="preserve">Figure </w:t>
      </w:r>
      <w:r w:rsidR="00031F34">
        <w:fldChar w:fldCharType="begin"/>
      </w:r>
      <w:r w:rsidR="00031F34">
        <w:instrText xml:space="preserve"> SEQ Figure \* ARABIC </w:instrText>
      </w:r>
      <w:r w:rsidR="00031F34">
        <w:fldChar w:fldCharType="separate"/>
      </w:r>
      <w:r w:rsidR="00CD1EBD">
        <w:rPr>
          <w:noProof/>
        </w:rPr>
        <w:t>5</w:t>
      </w:r>
      <w:r w:rsidR="00031F34">
        <w:rPr>
          <w:noProof/>
        </w:rPr>
        <w:fldChar w:fldCharType="end"/>
      </w:r>
      <w:bookmarkEnd w:id="33"/>
      <w:r>
        <w:t xml:space="preserve"> – basketball test configuration.</w:t>
      </w:r>
    </w:p>
    <w:p w:rsidR="0055607D" w:rsidRPr="00FE0609" w:rsidRDefault="0055607D" w:rsidP="0055607D">
      <w:pPr>
        <w:pStyle w:val="ListParagraph"/>
        <w:numPr>
          <w:ilvl w:val="2"/>
          <w:numId w:val="1"/>
        </w:numPr>
        <w:jc w:val="both"/>
        <w:outlineLvl w:val="2"/>
        <w:rPr>
          <w:b/>
        </w:rPr>
      </w:pPr>
      <w:bookmarkStart w:id="34" w:name="_Toc12383573"/>
      <w:bookmarkStart w:id="35" w:name="_Toc19709927"/>
      <w:r w:rsidRPr="00FE0609">
        <w:rPr>
          <w:b/>
        </w:rPr>
        <w:t>EMG output</w:t>
      </w:r>
      <w:bookmarkEnd w:id="34"/>
      <w:bookmarkEnd w:id="35"/>
    </w:p>
    <w:p w:rsidR="0055607D" w:rsidRPr="00A307AB" w:rsidRDefault="0055607D" w:rsidP="0055607D">
      <w:pPr>
        <w:jc w:val="both"/>
      </w:pPr>
      <w:r>
        <w:t xml:space="preserve">The Optogait system was equipped with an output exiting square wave </w:t>
      </w:r>
      <w:proofErr w:type="gramStart"/>
      <w:r>
        <w:t xml:space="preserve">of </w:t>
      </w:r>
      <w:proofErr w:type="gramEnd"/>
      <m:oMath>
        <m:r>
          <w:rPr>
            <w:rFonts w:ascii="Cambria Math" w:hAnsi="Cambria Math"/>
          </w:rPr>
          <m:t>±5</m:t>
        </m:r>
        <m:r>
          <w:rPr>
            <w:rFonts w:ascii="Cambria Math" w:hAnsi="Cambria Math"/>
            <w:lang w:val="fr-FR"/>
          </w:rPr>
          <m:t>V</m:t>
        </m:r>
      </m:oMath>
      <w:r>
        <w:rPr>
          <w:rFonts w:eastAsiaTheme="minorEastAsia"/>
        </w:rPr>
        <w:t>, which changes in tension was meant to match gait events. The purpose of this output was to activa</w:t>
      </w:r>
      <w:proofErr w:type="spellStart"/>
      <w:r>
        <w:rPr>
          <w:rFonts w:eastAsiaTheme="minorEastAsia"/>
        </w:rPr>
        <w:t>te</w:t>
      </w:r>
      <w:proofErr w:type="spellEnd"/>
      <w:r>
        <w:rPr>
          <w:rFonts w:eastAsiaTheme="minorEastAsia"/>
        </w:rPr>
        <w:t xml:space="preserve"> a Functional Electrical Stimulation (FES) device. In reality, there was a latency of 300 ms between the event and the corresponding change in tension, which would not have been a problem if this data had not showed poor reliability and repeatability. </w:t>
      </w:r>
    </w:p>
    <w:p w:rsidR="0055607D" w:rsidRPr="00FE0609" w:rsidRDefault="0055607D" w:rsidP="0055607D">
      <w:pPr>
        <w:pStyle w:val="ListParagraph"/>
        <w:numPr>
          <w:ilvl w:val="2"/>
          <w:numId w:val="1"/>
        </w:numPr>
        <w:jc w:val="both"/>
        <w:outlineLvl w:val="2"/>
        <w:rPr>
          <w:b/>
        </w:rPr>
      </w:pPr>
      <w:bookmarkStart w:id="36" w:name="_Toc12383574"/>
      <w:bookmarkStart w:id="37" w:name="_Toc19709928"/>
      <w:r w:rsidRPr="00FE0609">
        <w:rPr>
          <w:b/>
        </w:rPr>
        <w:t>External trigger</w:t>
      </w:r>
      <w:bookmarkEnd w:id="36"/>
      <w:bookmarkEnd w:id="37"/>
    </w:p>
    <w:p w:rsidR="0055607D" w:rsidRDefault="0055607D" w:rsidP="0055607D">
      <w:pPr>
        <w:jc w:val="both"/>
      </w:pPr>
      <w:r>
        <w:t xml:space="preserve">It was possible to start the acquisition by simply pushing a button, which would send a signal to the Optogait triggering the start of the acquisition. The Qualisys cameras were also triggered by this mean. To start both systems simultaneously, the signal send to the cameras was derived towards the Optogait. The hypothesis was that simultaneous start would be precise enough to synchronize precisely the </w:t>
      </w:r>
      <w:r>
        <w:lastRenderedPageBreak/>
        <w:t xml:space="preserve">systems, but the delay between different measurements was not constant and showed a standard deviation of 0.06s, way above the desired precision. The delays were presented in the </w:t>
      </w:r>
      <w:r>
        <w:fldChar w:fldCharType="begin"/>
      </w:r>
      <w:r>
        <w:instrText xml:space="preserve"> REF _Ref11765028 \h </w:instrText>
      </w:r>
      <w:r>
        <w:fldChar w:fldCharType="separate"/>
      </w:r>
      <w:r w:rsidR="00CD1EBD">
        <w:t xml:space="preserve">Table </w:t>
      </w:r>
      <w:r w:rsidR="00CD1EBD">
        <w:rPr>
          <w:noProof/>
        </w:rPr>
        <w:t>5</w:t>
      </w:r>
      <w:r>
        <w:fldChar w:fldCharType="end"/>
      </w:r>
      <w:r>
        <w:t>. This delay could not be corrected with a constant offset possible and therefore invalided this solution for the synchronization.</w:t>
      </w:r>
    </w:p>
    <w:p w:rsidR="0055607D" w:rsidRDefault="0055607D" w:rsidP="0055607D">
      <w:pPr>
        <w:pStyle w:val="Caption"/>
        <w:keepNext/>
      </w:pPr>
      <w:bookmarkStart w:id="38" w:name="_Ref11765028"/>
      <w:r>
        <w:t xml:space="preserve">Table </w:t>
      </w:r>
      <w:r w:rsidR="00031F34">
        <w:fldChar w:fldCharType="begin"/>
      </w:r>
      <w:r w:rsidR="00031F34">
        <w:instrText xml:space="preserve"> SEQ Table \* ARABIC </w:instrText>
      </w:r>
      <w:r w:rsidR="00031F34">
        <w:fldChar w:fldCharType="separate"/>
      </w:r>
      <w:r w:rsidR="00CD1EBD">
        <w:rPr>
          <w:noProof/>
        </w:rPr>
        <w:t>5</w:t>
      </w:r>
      <w:r w:rsidR="00031F34">
        <w:rPr>
          <w:noProof/>
        </w:rPr>
        <w:fldChar w:fldCharType="end"/>
      </w:r>
      <w:bookmarkEnd w:id="38"/>
      <w:r>
        <w:t xml:space="preserve"> – Delay measured in seconds.  Each value is the mean delay for three impacts with the basketball.</w:t>
      </w:r>
    </w:p>
    <w:tbl>
      <w:tblPr>
        <w:tblStyle w:val="LightShading-Accent4"/>
        <w:tblW w:w="10051" w:type="dxa"/>
        <w:jc w:val="center"/>
        <w:tblLook w:val="04A0" w:firstRow="1" w:lastRow="0" w:firstColumn="1" w:lastColumn="0" w:noHBand="0" w:noVBand="1"/>
      </w:tblPr>
      <w:tblGrid>
        <w:gridCol w:w="794"/>
        <w:gridCol w:w="794"/>
        <w:gridCol w:w="794"/>
        <w:gridCol w:w="794"/>
        <w:gridCol w:w="794"/>
        <w:gridCol w:w="794"/>
        <w:gridCol w:w="794"/>
        <w:gridCol w:w="794"/>
        <w:gridCol w:w="794"/>
        <w:gridCol w:w="907"/>
        <w:gridCol w:w="907"/>
        <w:gridCol w:w="1091"/>
      </w:tblGrid>
      <w:tr w:rsidR="0055607D" w:rsidRPr="00BA6752"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94" w:type="dxa"/>
            <w:noWrap/>
            <w:hideMark/>
          </w:tcPr>
          <w:p w:rsidR="0055607D" w:rsidRPr="00BA6752" w:rsidRDefault="0055607D" w:rsidP="0055607D">
            <w:pPr>
              <w:rPr>
                <w:rFonts w:ascii="Calibri" w:eastAsia="Times New Roman" w:hAnsi="Calibri" w:cs="Calibri"/>
                <w:color w:val="000000"/>
              </w:rPr>
            </w:pPr>
            <w:r w:rsidRPr="00BA6752">
              <w:rPr>
                <w:rFonts w:ascii="Calibri" w:eastAsia="Times New Roman" w:hAnsi="Calibri" w:cs="Calibri"/>
                <w:color w:val="000000"/>
              </w:rPr>
              <w:t>Test 1</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2</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3</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4</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5</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6</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7</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8</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9</w:t>
            </w:r>
          </w:p>
        </w:tc>
        <w:tc>
          <w:tcPr>
            <w:tcW w:w="907"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10</w:t>
            </w:r>
          </w:p>
        </w:tc>
        <w:tc>
          <w:tcPr>
            <w:tcW w:w="907"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11</w:t>
            </w:r>
          </w:p>
        </w:tc>
        <w:tc>
          <w:tcPr>
            <w:tcW w:w="1091"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 xml:space="preserve">Standard </w:t>
            </w:r>
            <w:r w:rsidRPr="000C5464">
              <w:rPr>
                <w:rFonts w:ascii="Calibri" w:eastAsia="Times New Roman" w:hAnsi="Calibri" w:cs="Calibri"/>
                <w:color w:val="000000"/>
              </w:rPr>
              <w:t>deviation</w:t>
            </w:r>
          </w:p>
        </w:tc>
      </w:tr>
      <w:tr w:rsidR="0055607D" w:rsidRPr="00BA6752" w:rsidTr="005560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94" w:type="dxa"/>
            <w:noWrap/>
            <w:hideMark/>
          </w:tcPr>
          <w:p w:rsidR="0055607D" w:rsidRPr="00BA6752" w:rsidRDefault="0055607D" w:rsidP="0055607D">
            <w:pPr>
              <w:jc w:val="right"/>
              <w:rPr>
                <w:rFonts w:ascii="Calibri" w:eastAsia="Times New Roman" w:hAnsi="Calibri" w:cs="Calibri"/>
                <w:b w:val="0"/>
                <w:color w:val="000000"/>
              </w:rPr>
            </w:pPr>
            <w:r w:rsidRPr="00BA6752">
              <w:rPr>
                <w:rFonts w:ascii="Calibri" w:eastAsia="Times New Roman" w:hAnsi="Calibri" w:cs="Calibri"/>
                <w:color w:val="000000"/>
              </w:rPr>
              <w:t>0,260</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28</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57</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338</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67</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40</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36</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64</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68</w:t>
            </w:r>
          </w:p>
        </w:tc>
        <w:tc>
          <w:tcPr>
            <w:tcW w:w="907"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86</w:t>
            </w:r>
          </w:p>
        </w:tc>
        <w:tc>
          <w:tcPr>
            <w:tcW w:w="907"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360</w:t>
            </w:r>
          </w:p>
        </w:tc>
        <w:tc>
          <w:tcPr>
            <w:tcW w:w="1091"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061</w:t>
            </w:r>
          </w:p>
        </w:tc>
      </w:tr>
    </w:tbl>
    <w:p w:rsidR="0055607D" w:rsidRPr="00824E5B" w:rsidRDefault="0055607D" w:rsidP="0055607D">
      <w:pPr>
        <w:jc w:val="both"/>
      </w:pPr>
    </w:p>
    <w:p w:rsidR="0055607D" w:rsidRPr="00FE0609" w:rsidRDefault="0055607D" w:rsidP="0055607D">
      <w:pPr>
        <w:pStyle w:val="ListParagraph"/>
        <w:numPr>
          <w:ilvl w:val="2"/>
          <w:numId w:val="1"/>
        </w:numPr>
        <w:jc w:val="both"/>
        <w:outlineLvl w:val="2"/>
        <w:rPr>
          <w:b/>
        </w:rPr>
      </w:pPr>
      <w:bookmarkStart w:id="39" w:name="_Toc12383575"/>
      <w:bookmarkStart w:id="40" w:name="_Toc19709929"/>
      <w:r w:rsidRPr="00FE0609">
        <w:rPr>
          <w:b/>
        </w:rPr>
        <w:t>On/Off</w:t>
      </w:r>
      <w:bookmarkEnd w:id="39"/>
      <w:bookmarkEnd w:id="40"/>
    </w:p>
    <w:p w:rsidR="0055607D" w:rsidRDefault="0055607D" w:rsidP="0055607D">
      <w:pPr>
        <w:jc w:val="both"/>
      </w:pPr>
      <w:r>
        <w:t xml:space="preserve">The external trigger having a standard deviation too high, it was necessary to find another signal visible by both systems. The explored solution was to turn the emitting band on and off. This created a signal visible for both the receiving band and the cameras. The Optogait captured the information in the </w:t>
      </w:r>
      <w:r>
        <w:fldChar w:fldCharType="begin"/>
      </w:r>
      <w:r>
        <w:instrText xml:space="preserve"> REF _Ref11765973 \h </w:instrText>
      </w:r>
      <w:r>
        <w:fldChar w:fldCharType="separate"/>
      </w:r>
      <w:r w:rsidR="00CD1EBD">
        <w:t xml:space="preserve">Table </w:t>
      </w:r>
      <w:r w:rsidR="00CD1EBD">
        <w:rPr>
          <w:noProof/>
        </w:rPr>
        <w:t>6</w:t>
      </w:r>
      <w:r>
        <w:fldChar w:fldCharType="end"/>
      </w:r>
      <w:r>
        <w:t xml:space="preserve"> and the emitting band was visible directly on the field of view of the cameras in front of it. </w:t>
      </w:r>
    </w:p>
    <w:p w:rsidR="0055607D" w:rsidRDefault="0055607D" w:rsidP="0055607D">
      <w:pPr>
        <w:pStyle w:val="Caption"/>
        <w:keepNext/>
        <w:jc w:val="center"/>
      </w:pPr>
      <w:bookmarkStart w:id="41" w:name="_Ref11765973"/>
      <w:r>
        <w:t xml:space="preserve">Table </w:t>
      </w:r>
      <w:r w:rsidR="00031F34">
        <w:fldChar w:fldCharType="begin"/>
      </w:r>
      <w:r w:rsidR="00031F34">
        <w:instrText xml:space="preserve"> SEQ Table \* ARABIC </w:instrText>
      </w:r>
      <w:r w:rsidR="00031F34">
        <w:fldChar w:fldCharType="separate"/>
      </w:r>
      <w:r w:rsidR="00CD1EBD">
        <w:rPr>
          <w:noProof/>
        </w:rPr>
        <w:t>6</w:t>
      </w:r>
      <w:r w:rsidR="00031F34">
        <w:rPr>
          <w:noProof/>
        </w:rPr>
        <w:fldChar w:fldCharType="end"/>
      </w:r>
      <w:bookmarkEnd w:id="41"/>
      <w:r>
        <w:t xml:space="preserve"> – The emitting band was turned off during approximately 10 s, duration that was found between the second and third line.</w:t>
      </w:r>
    </w:p>
    <w:tbl>
      <w:tblPr>
        <w:tblStyle w:val="LightShading-Accent4"/>
        <w:tblW w:w="6600" w:type="dxa"/>
        <w:jc w:val="center"/>
        <w:tblLook w:val="04A0" w:firstRow="1" w:lastRow="0" w:firstColumn="1" w:lastColumn="0" w:noHBand="0" w:noVBand="1"/>
      </w:tblPr>
      <w:tblGrid>
        <w:gridCol w:w="1400"/>
        <w:gridCol w:w="1300"/>
        <w:gridCol w:w="1300"/>
        <w:gridCol w:w="1300"/>
        <w:gridCol w:w="1300"/>
      </w:tblGrid>
      <w:tr w:rsidR="0055607D" w:rsidRPr="008C6FD1" w:rsidTr="0055607D">
        <w:trPr>
          <w:cnfStyle w:val="100000000000" w:firstRow="1" w:lastRow="0" w:firstColumn="0" w:lastColumn="0" w:oddVBand="0" w:evenVBand="0" w:oddHBand="0"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jc w:val="center"/>
            </w:pPr>
            <w:r w:rsidRPr="008C6FD1">
              <w:t>TimeStamp</w:t>
            </w:r>
          </w:p>
        </w:tc>
        <w:tc>
          <w:tcPr>
            <w:tcW w:w="1300" w:type="dxa"/>
            <w:vAlign w:val="center"/>
            <w:hideMark/>
          </w:tcPr>
          <w:p w:rsidR="0055607D" w:rsidRPr="008C6FD1" w:rsidRDefault="0055607D" w:rsidP="0055607D">
            <w:pPr>
              <w:jc w:val="center"/>
              <w:cnfStyle w:val="100000000000" w:firstRow="1" w:lastRow="0" w:firstColumn="0" w:lastColumn="0" w:oddVBand="0" w:evenVBand="0" w:oddHBand="0" w:evenHBand="0" w:firstRowFirstColumn="0" w:firstRowLastColumn="0" w:lastRowFirstColumn="0" w:lastRowLastColumn="0"/>
            </w:pPr>
            <w:r w:rsidRPr="008C6FD1">
              <w:t>Edge1 Led</w:t>
            </w:r>
          </w:p>
        </w:tc>
        <w:tc>
          <w:tcPr>
            <w:tcW w:w="1300" w:type="dxa"/>
            <w:vAlign w:val="center"/>
            <w:hideMark/>
          </w:tcPr>
          <w:p w:rsidR="0055607D" w:rsidRPr="008C6FD1" w:rsidRDefault="0055607D" w:rsidP="0055607D">
            <w:pPr>
              <w:jc w:val="center"/>
              <w:cnfStyle w:val="100000000000" w:firstRow="1" w:lastRow="0" w:firstColumn="0" w:lastColumn="0" w:oddVBand="0" w:evenVBand="0" w:oddHBand="0" w:evenHBand="0" w:firstRowFirstColumn="0" w:firstRowLastColumn="0" w:lastRowFirstColumn="0" w:lastRowLastColumn="0"/>
            </w:pPr>
            <w:r w:rsidRPr="008C6FD1">
              <w:t>Edge2 Led</w:t>
            </w:r>
          </w:p>
        </w:tc>
        <w:tc>
          <w:tcPr>
            <w:tcW w:w="1300" w:type="dxa"/>
            <w:vAlign w:val="center"/>
            <w:hideMark/>
          </w:tcPr>
          <w:p w:rsidR="0055607D" w:rsidRPr="008C6FD1" w:rsidRDefault="0055607D" w:rsidP="0055607D">
            <w:pPr>
              <w:jc w:val="center"/>
              <w:cnfStyle w:val="100000000000" w:firstRow="1" w:lastRow="0" w:firstColumn="0" w:lastColumn="0" w:oddVBand="0" w:evenVBand="0" w:oddHBand="0" w:evenHBand="0" w:firstRowFirstColumn="0" w:firstRowLastColumn="0" w:lastRowFirstColumn="0" w:lastRowLastColumn="0"/>
            </w:pPr>
            <w:r w:rsidRPr="008C6FD1">
              <w:t>Edge3 Led</w:t>
            </w:r>
          </w:p>
        </w:tc>
        <w:tc>
          <w:tcPr>
            <w:tcW w:w="1300" w:type="dxa"/>
            <w:vAlign w:val="center"/>
            <w:hideMark/>
          </w:tcPr>
          <w:p w:rsidR="0055607D" w:rsidRPr="008C6FD1" w:rsidRDefault="0055607D" w:rsidP="0055607D">
            <w:pPr>
              <w:jc w:val="center"/>
              <w:cnfStyle w:val="100000000000" w:firstRow="1" w:lastRow="0" w:firstColumn="0" w:lastColumn="0" w:oddVBand="0" w:evenVBand="0" w:oddHBand="0" w:evenHBand="0" w:firstRowFirstColumn="0" w:firstRowLastColumn="0" w:lastRowFirstColumn="0" w:lastRowLastColumn="0"/>
            </w:pPr>
            <w:r w:rsidRPr="008C6FD1">
              <w:t>Edge4 Led</w:t>
            </w:r>
          </w:p>
        </w:tc>
      </w:tr>
      <w:tr w:rsidR="0055607D" w:rsidRPr="008C6FD1" w:rsidTr="0055607D">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jc w:val="center"/>
              <w:rPr>
                <w:b w:val="0"/>
              </w:rPr>
            </w:pPr>
            <w:r w:rsidRPr="008C6FD1">
              <w:t>36489</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0</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288</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p>
        </w:tc>
      </w:tr>
      <w:tr w:rsidR="0055607D" w:rsidRPr="008C6FD1" w:rsidTr="0055607D">
        <w:trPr>
          <w:trHeight w:val="448"/>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jc w:val="center"/>
              <w:rPr>
                <w:b w:val="0"/>
              </w:rPr>
            </w:pPr>
            <w:r w:rsidRPr="008C6FD1">
              <w:t>36492</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0</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288</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p>
        </w:tc>
      </w:tr>
      <w:tr w:rsidR="0055607D" w:rsidRPr="008C6FD1" w:rsidTr="0055607D">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jc w:val="center"/>
              <w:rPr>
                <w:b w:val="0"/>
              </w:rPr>
            </w:pPr>
            <w:r w:rsidRPr="008C6FD1">
              <w:t>46928</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0</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204</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205</w:t>
            </w:r>
          </w:p>
        </w:tc>
        <w:tc>
          <w:tcPr>
            <w:tcW w:w="1300" w:type="dxa"/>
            <w:vAlign w:val="center"/>
            <w:hideMark/>
          </w:tcPr>
          <w:p w:rsidR="0055607D" w:rsidRPr="008C6FD1" w:rsidRDefault="0055607D" w:rsidP="0055607D">
            <w:pPr>
              <w:jc w:val="center"/>
              <w:cnfStyle w:val="000000100000" w:firstRow="0" w:lastRow="0" w:firstColumn="0" w:lastColumn="0" w:oddVBand="0" w:evenVBand="0" w:oddHBand="1" w:evenHBand="0" w:firstRowFirstColumn="0" w:firstRowLastColumn="0" w:lastRowFirstColumn="0" w:lastRowLastColumn="0"/>
            </w:pPr>
            <w:r w:rsidRPr="008C6FD1">
              <w:t>288</w:t>
            </w:r>
          </w:p>
        </w:tc>
      </w:tr>
      <w:tr w:rsidR="0055607D" w:rsidRPr="008C6FD1" w:rsidTr="0055607D">
        <w:trPr>
          <w:trHeight w:val="276"/>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jc w:val="center"/>
              <w:rPr>
                <w:b w:val="0"/>
              </w:rPr>
            </w:pPr>
            <w:r w:rsidRPr="008C6FD1">
              <w:t>46933</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0</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204</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206</w:t>
            </w:r>
          </w:p>
        </w:tc>
        <w:tc>
          <w:tcPr>
            <w:tcW w:w="1300" w:type="dxa"/>
            <w:vAlign w:val="center"/>
            <w:hideMark/>
          </w:tcPr>
          <w:p w:rsidR="0055607D" w:rsidRPr="008C6FD1" w:rsidRDefault="0055607D" w:rsidP="0055607D">
            <w:pPr>
              <w:jc w:val="center"/>
              <w:cnfStyle w:val="000000000000" w:firstRow="0" w:lastRow="0" w:firstColumn="0" w:lastColumn="0" w:oddVBand="0" w:evenVBand="0" w:oddHBand="0" w:evenHBand="0" w:firstRowFirstColumn="0" w:firstRowLastColumn="0" w:lastRowFirstColumn="0" w:lastRowLastColumn="0"/>
            </w:pPr>
            <w:r w:rsidRPr="008C6FD1">
              <w:t>288</w:t>
            </w:r>
          </w:p>
        </w:tc>
      </w:tr>
    </w:tbl>
    <w:p w:rsidR="0055607D" w:rsidRDefault="0055607D" w:rsidP="0055607D">
      <w:pPr>
        <w:jc w:val="both"/>
      </w:pPr>
      <w:r>
        <w:t xml:space="preserve"> </w:t>
      </w:r>
    </w:p>
    <w:p w:rsidR="0055607D" w:rsidRDefault="0055607D" w:rsidP="0055607D">
      <w:pPr>
        <w:jc w:val="both"/>
        <w:rPr>
          <w:rFonts w:eastAsiaTheme="minorEastAsia"/>
          <w:color w:val="000000"/>
        </w:rPr>
      </w:pPr>
      <w:r>
        <w:t xml:space="preserve">The mean delay of this solution was </w:t>
      </w:r>
      <w:proofErr w:type="spellStart"/>
      <w:proofErr w:type="gramStart"/>
      <w:r>
        <w:t>of</w:t>
      </w:r>
      <w:proofErr w:type="spellEnd"/>
      <w:r>
        <w:t xml:space="preserve"> </w:t>
      </w:r>
      <w:proofErr w:type="gramEnd"/>
      <m:oMath>
        <m:r>
          <w:rPr>
            <w:rFonts w:ascii="Cambria Math" w:eastAsia="Times New Roman" w:hAnsi="Cambria Math" w:cs="Calibri"/>
            <w:color w:val="000000"/>
          </w:rPr>
          <m:t>-0,0011</m:t>
        </m:r>
        <m:r>
          <w:rPr>
            <w:rFonts w:ascii="Cambria Math" w:eastAsia="Times New Roman" w:hAnsi="Cambria Math" w:cs="Calibri"/>
            <w:color w:val="000000"/>
            <w:lang w:val="fr-FR"/>
          </w:rPr>
          <m:t>ms</m:t>
        </m:r>
      </m:oMath>
      <w:r w:rsidRPr="002E2FE3">
        <w:rPr>
          <w:rFonts w:eastAsiaTheme="minorEastAsia"/>
          <w:color w:val="000000"/>
        </w:rPr>
        <w:t>,</w:t>
      </w:r>
      <w:r>
        <w:rPr>
          <w:rFonts w:eastAsiaTheme="minorEastAsia"/>
          <w:color w:val="000000"/>
        </w:rPr>
        <w:t xml:space="preserve"> with a standard deviation of </w:t>
      </w:r>
      <m:oMath>
        <m:r>
          <m:rPr>
            <m:sty m:val="p"/>
          </m:rPr>
          <w:rPr>
            <w:rFonts w:ascii="Cambria Math" w:eastAsia="Times New Roman" w:hAnsi="Cambria Math" w:cs="Calibri"/>
            <w:color w:val="000000"/>
          </w:rPr>
          <m:t>0,002</m:t>
        </m:r>
        <m:r>
          <w:rPr>
            <w:rFonts w:ascii="Cambria Math" w:hAnsi="Cambria Math"/>
            <w:color w:val="000000"/>
            <w:lang w:val="fr-FR"/>
          </w:rPr>
          <m:t>ms</m:t>
        </m:r>
        <m:r>
          <w:rPr>
            <w:rFonts w:ascii="Cambria Math" w:hAnsi="Cambria Math"/>
            <w:color w:val="000000"/>
          </w:rPr>
          <m:t xml:space="preserve"> </m:t>
        </m:r>
      </m:oMath>
      <w:r>
        <w:rPr>
          <w:rFonts w:eastAsiaTheme="minorEastAsia"/>
          <w:color w:val="000000"/>
        </w:rPr>
        <w:t xml:space="preserve">. The results used to produce this value were in the </w:t>
      </w:r>
      <w:r>
        <w:rPr>
          <w:rFonts w:eastAsiaTheme="minorEastAsia"/>
          <w:color w:val="000000"/>
        </w:rPr>
        <w:fldChar w:fldCharType="begin"/>
      </w:r>
      <w:r>
        <w:rPr>
          <w:rFonts w:eastAsiaTheme="minorEastAsia"/>
          <w:color w:val="000000"/>
        </w:rPr>
        <w:instrText xml:space="preserve"> REF _Ref11766260 \h </w:instrText>
      </w:r>
      <w:r>
        <w:rPr>
          <w:rFonts w:eastAsiaTheme="minorEastAsia"/>
          <w:color w:val="000000"/>
        </w:rPr>
      </w:r>
      <w:r>
        <w:rPr>
          <w:rFonts w:eastAsiaTheme="minorEastAsia"/>
          <w:color w:val="000000"/>
        </w:rPr>
        <w:fldChar w:fldCharType="separate"/>
      </w:r>
      <w:r w:rsidR="00CD1EBD">
        <w:t xml:space="preserve">Table </w:t>
      </w:r>
      <w:r w:rsidR="00CD1EBD">
        <w:rPr>
          <w:noProof/>
        </w:rPr>
        <w:t>7</w:t>
      </w:r>
      <w:r>
        <w:rPr>
          <w:rFonts w:eastAsiaTheme="minorEastAsia"/>
          <w:color w:val="000000"/>
        </w:rPr>
        <w:fldChar w:fldCharType="end"/>
      </w:r>
      <w:r>
        <w:rPr>
          <w:rFonts w:eastAsiaTheme="minorEastAsia"/>
          <w:color w:val="000000"/>
        </w:rPr>
        <w:t xml:space="preserve">. They were well within the needed precision, but this solution needed an important involvement of the rater. He had to get up, execute the on/off sequences by directly turning the emitting side of the Optogait by using the on/off switch button, launch the motion capture acquisition, before ratings manually the frames were the Optogait turn on and off in the software Qualisys Track Manager. These steps needed to be repeated for each session, which would necessitate too much work for the rater. </w:t>
      </w:r>
    </w:p>
    <w:p w:rsidR="0055607D" w:rsidRDefault="0055607D" w:rsidP="0055607D">
      <w:pPr>
        <w:jc w:val="both"/>
        <w:rPr>
          <w:rFonts w:eastAsiaTheme="minorEastAsia"/>
          <w:color w:val="000000"/>
        </w:rPr>
      </w:pPr>
    </w:p>
    <w:p w:rsidR="0055607D" w:rsidRDefault="0055607D" w:rsidP="0055607D">
      <w:pPr>
        <w:jc w:val="both"/>
        <w:rPr>
          <w:rFonts w:eastAsiaTheme="minorEastAsia"/>
          <w:color w:val="000000"/>
        </w:rPr>
      </w:pPr>
    </w:p>
    <w:p w:rsidR="0055607D" w:rsidRDefault="0055607D" w:rsidP="0055607D">
      <w:pPr>
        <w:pStyle w:val="Caption"/>
        <w:keepNext/>
        <w:jc w:val="center"/>
      </w:pPr>
      <w:bookmarkStart w:id="42" w:name="_Ref11766260"/>
      <w:r>
        <w:t xml:space="preserve">Table </w:t>
      </w:r>
      <w:r w:rsidR="00031F34">
        <w:fldChar w:fldCharType="begin"/>
      </w:r>
      <w:r w:rsidR="00031F34">
        <w:instrText xml:space="preserve"> SEQ Table \* ARABIC </w:instrText>
      </w:r>
      <w:r w:rsidR="00031F34">
        <w:fldChar w:fldCharType="separate"/>
      </w:r>
      <w:r w:rsidR="00CD1EBD">
        <w:rPr>
          <w:noProof/>
        </w:rPr>
        <w:t>7</w:t>
      </w:r>
      <w:r w:rsidR="00031F34">
        <w:rPr>
          <w:noProof/>
        </w:rPr>
        <w:fldChar w:fldCharType="end"/>
      </w:r>
      <w:bookmarkEnd w:id="42"/>
      <w:r>
        <w:t xml:space="preserve"> –Results of the on/off synchronization, with AVG meaning average, STD meaning standard deviation. The values are expressed in seconds. 4 acquisitions with 3 on/off sequence were used. </w:t>
      </w:r>
    </w:p>
    <w:tbl>
      <w:tblPr>
        <w:tblStyle w:val="LightShading-Accent4"/>
        <w:tblW w:w="5274" w:type="dxa"/>
        <w:jc w:val="center"/>
        <w:tblLook w:val="04A0" w:firstRow="1" w:lastRow="0" w:firstColumn="1" w:lastColumn="0" w:noHBand="0" w:noVBand="1"/>
      </w:tblPr>
      <w:tblGrid>
        <w:gridCol w:w="1054"/>
        <w:gridCol w:w="1052"/>
        <w:gridCol w:w="1052"/>
        <w:gridCol w:w="940"/>
        <w:gridCol w:w="1178"/>
      </w:tblGrid>
      <w:tr w:rsidR="0055607D" w:rsidRPr="00CB5EC1" w:rsidTr="0055607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56" w:type="dxa"/>
            <w:gridSpan w:val="3"/>
            <w:noWrap/>
            <w:hideMark/>
          </w:tcPr>
          <w:p w:rsidR="0055607D" w:rsidRPr="00CB5EC1" w:rsidRDefault="0055607D" w:rsidP="0055607D">
            <w:pPr>
              <w:jc w:val="center"/>
              <w:rPr>
                <w:rFonts w:ascii="Calibri" w:eastAsia="Times New Roman" w:hAnsi="Calibri" w:cs="Calibri"/>
                <w:color w:val="000000"/>
                <w:lang w:val="fr-FR"/>
              </w:rPr>
            </w:pPr>
            <w:r w:rsidRPr="00CB5EC1">
              <w:rPr>
                <w:rFonts w:ascii="Calibri" w:eastAsia="Times New Roman" w:hAnsi="Calibri" w:cs="Calibri"/>
                <w:color w:val="000000"/>
                <w:lang w:val="fr-FR"/>
              </w:rPr>
              <w:t>synchro on off</w:t>
            </w:r>
          </w:p>
        </w:tc>
        <w:tc>
          <w:tcPr>
            <w:tcW w:w="940" w:type="dxa"/>
            <w:noWrap/>
            <w:hideMark/>
          </w:tcPr>
          <w:p w:rsidR="0055607D" w:rsidRPr="00CB5EC1"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AVG</w:t>
            </w:r>
          </w:p>
        </w:tc>
        <w:tc>
          <w:tcPr>
            <w:tcW w:w="1178" w:type="dxa"/>
            <w:noWrap/>
            <w:hideMark/>
          </w:tcPr>
          <w:p w:rsidR="0055607D" w:rsidRPr="00CB5EC1"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STD</w:t>
            </w:r>
          </w:p>
        </w:tc>
      </w:tr>
      <w:tr w:rsidR="0055607D" w:rsidRPr="00CB5EC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CB5EC1" w:rsidRDefault="0055607D" w:rsidP="0055607D">
            <w:pPr>
              <w:jc w:val="right"/>
              <w:rPr>
                <w:rFonts w:ascii="Calibri" w:eastAsia="Times New Roman" w:hAnsi="Calibri" w:cs="Calibri"/>
                <w:b w:val="0"/>
                <w:color w:val="000000"/>
                <w:lang w:val="fr-FR"/>
              </w:rPr>
            </w:pPr>
            <w:r w:rsidRPr="00CB5EC1">
              <w:rPr>
                <w:rFonts w:ascii="Calibri" w:eastAsia="Times New Roman" w:hAnsi="Calibri" w:cs="Calibri"/>
                <w:color w:val="000000"/>
                <w:lang w:val="fr-FR"/>
              </w:rPr>
              <w:t>-0,00109</w:t>
            </w:r>
          </w:p>
        </w:tc>
        <w:tc>
          <w:tcPr>
            <w:tcW w:w="1052"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0866</w:t>
            </w:r>
          </w:p>
        </w:tc>
        <w:tc>
          <w:tcPr>
            <w:tcW w:w="1052"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1822</w:t>
            </w:r>
          </w:p>
        </w:tc>
        <w:tc>
          <w:tcPr>
            <w:tcW w:w="940"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053</w:t>
            </w:r>
          </w:p>
        </w:tc>
        <w:tc>
          <w:tcPr>
            <w:tcW w:w="1178"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1</w:t>
            </w:r>
          </w:p>
        </w:tc>
      </w:tr>
      <w:tr w:rsidR="0055607D" w:rsidRPr="0021349E"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color w:val="000000"/>
              </w:rPr>
              <w:t>-0,00182</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85</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4</w:t>
            </w:r>
          </w:p>
        </w:tc>
        <w:tc>
          <w:tcPr>
            <w:tcW w:w="940"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7</w:t>
            </w:r>
          </w:p>
        </w:tc>
        <w:tc>
          <w:tcPr>
            <w:tcW w:w="1178"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2E-04</w:t>
            </w:r>
          </w:p>
        </w:tc>
      </w:tr>
      <w:tr w:rsidR="0055607D" w:rsidRPr="0021349E"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color w:val="000000"/>
              </w:rPr>
              <w:lastRenderedPageBreak/>
              <w:t>0,000707</w:t>
            </w:r>
          </w:p>
        </w:tc>
        <w:tc>
          <w:tcPr>
            <w:tcW w:w="1052"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91</w:t>
            </w:r>
          </w:p>
        </w:tc>
        <w:tc>
          <w:tcPr>
            <w:tcW w:w="1052"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37</w:t>
            </w:r>
          </w:p>
        </w:tc>
        <w:tc>
          <w:tcPr>
            <w:tcW w:w="940"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8</w:t>
            </w:r>
          </w:p>
        </w:tc>
        <w:tc>
          <w:tcPr>
            <w:tcW w:w="1178"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3E-05</w:t>
            </w:r>
          </w:p>
        </w:tc>
      </w:tr>
      <w:tr w:rsidR="0055607D" w:rsidRPr="0021349E"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color w:val="000000"/>
              </w:rPr>
              <w:t>-0,00423</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65</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56</w:t>
            </w:r>
          </w:p>
        </w:tc>
        <w:tc>
          <w:tcPr>
            <w:tcW w:w="940"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8</w:t>
            </w:r>
          </w:p>
        </w:tc>
        <w:tc>
          <w:tcPr>
            <w:tcW w:w="1178"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3E-04</w:t>
            </w:r>
          </w:p>
        </w:tc>
      </w:tr>
      <w:tr w:rsidR="0055607D" w:rsidRPr="0021349E"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56" w:type="dxa"/>
            <w:gridSpan w:val="3"/>
            <w:noWrap/>
            <w:hideMark/>
          </w:tcPr>
          <w:p w:rsidR="0055607D" w:rsidRPr="0021349E" w:rsidRDefault="0055607D" w:rsidP="0055607D">
            <w:pPr>
              <w:jc w:val="center"/>
              <w:rPr>
                <w:rFonts w:ascii="Calibri" w:eastAsia="Times New Roman" w:hAnsi="Calibri" w:cs="Calibri"/>
                <w:color w:val="000000"/>
              </w:rPr>
            </w:pPr>
            <w:r w:rsidRPr="0021349E">
              <w:rPr>
                <w:rFonts w:ascii="Calibri" w:eastAsia="Times New Roman" w:hAnsi="Calibri" w:cs="Calibri"/>
                <w:color w:val="000000"/>
              </w:rPr>
              <w:t>Total</w:t>
            </w:r>
          </w:p>
        </w:tc>
        <w:tc>
          <w:tcPr>
            <w:tcW w:w="940"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1</w:t>
            </w:r>
          </w:p>
        </w:tc>
        <w:tc>
          <w:tcPr>
            <w:tcW w:w="1178"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2</w:t>
            </w:r>
          </w:p>
        </w:tc>
      </w:tr>
    </w:tbl>
    <w:p w:rsidR="0055607D" w:rsidRPr="002E2FE3" w:rsidRDefault="0055607D" w:rsidP="0055607D">
      <w:pPr>
        <w:jc w:val="both"/>
      </w:pPr>
    </w:p>
    <w:p w:rsidR="0055607D" w:rsidRPr="00FE0609" w:rsidRDefault="0055607D" w:rsidP="0055607D">
      <w:pPr>
        <w:pStyle w:val="ListParagraph"/>
        <w:numPr>
          <w:ilvl w:val="0"/>
          <w:numId w:val="1"/>
        </w:numPr>
        <w:jc w:val="both"/>
        <w:outlineLvl w:val="0"/>
        <w:rPr>
          <w:b/>
        </w:rPr>
      </w:pPr>
      <w:bookmarkStart w:id="43" w:name="_Toc12383576"/>
      <w:bookmarkStart w:id="44" w:name="_Toc19709930"/>
      <w:r w:rsidRPr="0055607D">
        <w:rPr>
          <w:b/>
          <w:sz w:val="32"/>
        </w:rPr>
        <w:t>Arduino</w:t>
      </w:r>
      <w:r w:rsidRPr="00FE0609">
        <w:rPr>
          <w:b/>
        </w:rPr>
        <w:t xml:space="preserve"> </w:t>
      </w:r>
      <w:r w:rsidRPr="0055607D">
        <w:rPr>
          <w:b/>
          <w:sz w:val="32"/>
        </w:rPr>
        <w:t>based</w:t>
      </w:r>
      <w:r w:rsidRPr="00FE0609">
        <w:rPr>
          <w:b/>
        </w:rPr>
        <w:t xml:space="preserve"> </w:t>
      </w:r>
      <w:r w:rsidRPr="0055607D">
        <w:rPr>
          <w:b/>
          <w:sz w:val="32"/>
        </w:rPr>
        <w:t>solution</w:t>
      </w:r>
      <w:bookmarkEnd w:id="43"/>
      <w:bookmarkEnd w:id="44"/>
    </w:p>
    <w:p w:rsidR="0055607D" w:rsidRDefault="0055607D" w:rsidP="0055607D">
      <w:pPr>
        <w:jc w:val="both"/>
      </w:pPr>
      <w:r>
        <w:t xml:space="preserve">Based on the results of the previous test, it was decided to pursue in the philosophy of the last solution. Instead of turning on and off the emitting band, a LED precisely controlled would permits to obtain a higher precision and facilitate the detection of synchronization signals. </w:t>
      </w:r>
      <w:r w:rsidR="00BF3C9C">
        <w:t xml:space="preserve">Due to its versatility and to its ease of use, it was decided that the LED would be controlled with an Arduino board, in this study an Arduino Uno. </w:t>
      </w:r>
    </w:p>
    <w:p w:rsidR="009511CD" w:rsidRPr="009511CD" w:rsidRDefault="009511CD" w:rsidP="009511CD">
      <w:pPr>
        <w:pStyle w:val="ListParagraph"/>
        <w:numPr>
          <w:ilvl w:val="1"/>
          <w:numId w:val="1"/>
        </w:numPr>
        <w:jc w:val="both"/>
        <w:outlineLvl w:val="0"/>
      </w:pPr>
      <w:bookmarkStart w:id="45" w:name="_Toc19709931"/>
      <w:r w:rsidRPr="009511CD">
        <w:rPr>
          <w:b/>
          <w:sz w:val="32"/>
        </w:rPr>
        <w:t>S</w:t>
      </w:r>
      <w:r>
        <w:rPr>
          <w:b/>
          <w:sz w:val="32"/>
        </w:rPr>
        <w:t>etup</w:t>
      </w:r>
      <w:bookmarkEnd w:id="45"/>
    </w:p>
    <w:p w:rsidR="009511CD" w:rsidRPr="009511CD" w:rsidRDefault="009511CD" w:rsidP="009511CD">
      <w:pPr>
        <w:pStyle w:val="ListParagraph"/>
        <w:numPr>
          <w:ilvl w:val="2"/>
          <w:numId w:val="1"/>
        </w:numPr>
        <w:jc w:val="both"/>
        <w:outlineLvl w:val="0"/>
      </w:pPr>
      <w:bookmarkStart w:id="46" w:name="_Toc19709932"/>
      <w:r>
        <w:rPr>
          <w:b/>
          <w:sz w:val="32"/>
        </w:rPr>
        <w:t>Qualisys</w:t>
      </w:r>
      <w:bookmarkEnd w:id="46"/>
    </w:p>
    <w:p w:rsidR="009511CD" w:rsidRDefault="00837B2F" w:rsidP="009511CD">
      <w:pPr>
        <w:jc w:val="both"/>
        <w:outlineLvl w:val="0"/>
      </w:pPr>
      <w:bookmarkStart w:id="47" w:name="_Toc19709933"/>
      <w:r>
        <w:t xml:space="preserve">A ten-camera Qualisys Motion Capture System was used in this study. It was used with the designated software Qualisys Track Manager. The system was set so the </w:t>
      </w:r>
      <w:r w:rsidR="00F90F26">
        <w:t>beginning</w:t>
      </w:r>
      <w:r>
        <w:t xml:space="preserve"> and t</w:t>
      </w:r>
      <w:r w:rsidR="00F90F26">
        <w:t>he end</w:t>
      </w:r>
      <w:r>
        <w:t xml:space="preserve"> of the acquisition </w:t>
      </w:r>
      <w:r w:rsidR="00F90F26">
        <w:t>was controlled with the use of an external trigger.</w:t>
      </w:r>
      <w:bookmarkEnd w:id="47"/>
      <w:r w:rsidR="00F90F26">
        <w:t xml:space="preserve"> </w:t>
      </w:r>
    </w:p>
    <w:p w:rsidR="00682098" w:rsidRDefault="00EA096B" w:rsidP="00682098">
      <w:pPr>
        <w:keepNext/>
        <w:jc w:val="both"/>
        <w:outlineLvl w:val="0"/>
      </w:pPr>
      <w:bookmarkStart w:id="48" w:name="_Toc19709934"/>
      <w:r>
        <w:rPr>
          <w:noProof/>
        </w:rPr>
        <w:drawing>
          <wp:inline distT="0" distB="0" distL="0" distR="0" wp14:anchorId="72AB7D19" wp14:editId="37EB18A0">
            <wp:extent cx="1666875" cy="6019800"/>
            <wp:effectExtent l="0" t="4762" r="4762" b="476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605_143349.jpg"/>
                    <pic:cNvPicPr/>
                  </pic:nvPicPr>
                  <pic:blipFill rotWithShape="1">
                    <a:blip r:embed="rId20" cstate="print">
                      <a:extLst>
                        <a:ext uri="{28A0092B-C50C-407E-A947-70E740481C1C}">
                          <a14:useLocalDpi xmlns:a14="http://schemas.microsoft.com/office/drawing/2010/main" val="0"/>
                        </a:ext>
                      </a:extLst>
                    </a:blip>
                    <a:srcRect l="36206" t="13278" r="35882" b="11119"/>
                    <a:stretch/>
                  </pic:blipFill>
                  <pic:spPr bwMode="auto">
                    <a:xfrm rot="5400000">
                      <a:off x="0" y="0"/>
                      <a:ext cx="1667102" cy="6020620"/>
                    </a:xfrm>
                    <a:prstGeom prst="rect">
                      <a:avLst/>
                    </a:prstGeom>
                    <a:ln>
                      <a:noFill/>
                    </a:ln>
                    <a:extLst>
                      <a:ext uri="{53640926-AAD7-44D8-BBD7-CCE9431645EC}">
                        <a14:shadowObscured xmlns:a14="http://schemas.microsoft.com/office/drawing/2010/main"/>
                      </a:ext>
                    </a:extLst>
                  </pic:spPr>
                </pic:pic>
              </a:graphicData>
            </a:graphic>
          </wp:inline>
        </w:drawing>
      </w:r>
      <w:bookmarkEnd w:id="48"/>
    </w:p>
    <w:p w:rsidR="00190B11" w:rsidRDefault="00682098" w:rsidP="00682098">
      <w:pPr>
        <w:pStyle w:val="Caption"/>
        <w:jc w:val="center"/>
      </w:pPr>
      <w:r>
        <w:t xml:space="preserve">Figure </w:t>
      </w:r>
      <w:r w:rsidR="00031F34">
        <w:fldChar w:fldCharType="begin"/>
      </w:r>
      <w:r w:rsidR="00031F34">
        <w:instrText xml:space="preserve"> SEQ Figure \* ARABIC </w:instrText>
      </w:r>
      <w:r w:rsidR="00031F34">
        <w:fldChar w:fldCharType="separate"/>
      </w:r>
      <w:r w:rsidR="00CD1EBD">
        <w:rPr>
          <w:noProof/>
        </w:rPr>
        <w:t>6</w:t>
      </w:r>
      <w:r w:rsidR="00031F34">
        <w:rPr>
          <w:noProof/>
        </w:rPr>
        <w:fldChar w:fldCharType="end"/>
      </w:r>
      <w:r>
        <w:t xml:space="preserve"> – The external trigger used to control the starting and ending points of the acquisition. It is connected to the master camera. </w:t>
      </w:r>
    </w:p>
    <w:p w:rsidR="00DC2225" w:rsidRPr="009730C4" w:rsidRDefault="00DC2225" w:rsidP="00DC2225">
      <w:pPr>
        <w:pStyle w:val="ListParagraph"/>
        <w:numPr>
          <w:ilvl w:val="2"/>
          <w:numId w:val="1"/>
        </w:numPr>
        <w:jc w:val="both"/>
        <w:outlineLvl w:val="0"/>
      </w:pPr>
      <w:bookmarkStart w:id="49" w:name="_Toc19709935"/>
      <w:r w:rsidRPr="00DC2225">
        <w:rPr>
          <w:b/>
          <w:sz w:val="32"/>
        </w:rPr>
        <w:t>Optogait</w:t>
      </w:r>
      <w:bookmarkEnd w:id="49"/>
    </w:p>
    <w:p w:rsidR="009730C4" w:rsidRDefault="009730C4" w:rsidP="009730C4">
      <w:pPr>
        <w:jc w:val="both"/>
        <w:outlineLvl w:val="0"/>
      </w:pPr>
      <w:bookmarkStart w:id="50" w:name="_Toc19709936"/>
      <w:r>
        <w:t xml:space="preserve">The acquisition for the Optogait can be controlled through the designated software but it is also possible to use an external trigger. The aim of the work done for this publication was to </w:t>
      </w:r>
      <w:r w:rsidR="005B3B26">
        <w:t>synchronize the two systems, so the same signal was used to trigger the Qualisys and the Optogait. To do so the signal going to the master camer</w:t>
      </w:r>
      <w:r w:rsidR="00F410D0">
        <w:t xml:space="preserve">a was simply derived </w:t>
      </w:r>
      <w:r w:rsidR="003537CF">
        <w:t xml:space="preserve">using a T </w:t>
      </w:r>
      <w:r w:rsidR="007D3361">
        <w:t>connector. One extremity of the cable connected to this T was a BNC connector</w:t>
      </w:r>
      <w:r w:rsidR="00301B2C">
        <w:t>. The other extremity was composed by two banana connectors</w:t>
      </w:r>
      <w:r w:rsidR="00E6204D">
        <w:t xml:space="preserve">, visible in the </w:t>
      </w:r>
      <w:r w:rsidR="00E6204D">
        <w:fldChar w:fldCharType="begin"/>
      </w:r>
      <w:r w:rsidR="00E6204D">
        <w:instrText xml:space="preserve"> REF _Ref18429077 \h </w:instrText>
      </w:r>
      <w:r w:rsidR="00CD1EBD">
        <w:instrText xml:space="preserve"> \* MERGEFORMAT </w:instrText>
      </w:r>
      <w:r w:rsidR="00E6204D">
        <w:fldChar w:fldCharType="separate"/>
      </w:r>
      <w:r w:rsidR="00CD1EBD">
        <w:t>Figure 7</w:t>
      </w:r>
      <w:r w:rsidR="00E6204D">
        <w:fldChar w:fldCharType="end"/>
      </w:r>
      <w:r w:rsidR="00301B2C">
        <w:t>.</w:t>
      </w:r>
      <w:bookmarkEnd w:id="50"/>
      <w:r w:rsidR="00301B2C">
        <w:t xml:space="preserve"> </w:t>
      </w:r>
    </w:p>
    <w:p w:rsidR="00E6204D" w:rsidRDefault="001E722D" w:rsidP="00E6204D">
      <w:pPr>
        <w:keepNext/>
        <w:jc w:val="center"/>
        <w:outlineLvl w:val="0"/>
      </w:pPr>
      <w:bookmarkStart w:id="51" w:name="_Toc19709937"/>
      <w:r>
        <w:rPr>
          <w:noProof/>
        </w:rPr>
        <w:lastRenderedPageBreak/>
        <mc:AlternateContent>
          <mc:Choice Requires="wpg">
            <w:drawing>
              <wp:inline distT="0" distB="0" distL="0" distR="0" wp14:anchorId="08D9A2F3" wp14:editId="204CFF40">
                <wp:extent cx="3629025" cy="2847975"/>
                <wp:effectExtent l="0" t="0" r="9525" b="9525"/>
                <wp:docPr id="5" name="Group 5"/>
                <wp:cNvGraphicFramePr/>
                <a:graphic xmlns:a="http://schemas.openxmlformats.org/drawingml/2006/main">
                  <a:graphicData uri="http://schemas.microsoft.com/office/word/2010/wordprocessingGroup">
                    <wpg:wgp>
                      <wpg:cNvGrpSpPr/>
                      <wpg:grpSpPr>
                        <a:xfrm>
                          <a:off x="0" y="0"/>
                          <a:ext cx="3629025" cy="2847975"/>
                          <a:chOff x="0" y="0"/>
                          <a:chExt cx="3629025" cy="2847975"/>
                        </a:xfrm>
                      </wpg:grpSpPr>
                      <pic:pic xmlns:pic="http://schemas.openxmlformats.org/drawingml/2006/picture">
                        <pic:nvPicPr>
                          <pic:cNvPr id="3" name="Picture 3"/>
                          <pic:cNvPicPr>
                            <a:picLocks noChangeAspect="1"/>
                          </pic:cNvPicPr>
                        </pic:nvPicPr>
                        <pic:blipFill rotWithShape="1">
                          <a:blip r:embed="rId21" cstate="print">
                            <a:extLst>
                              <a:ext uri="{28A0092B-C50C-407E-A947-70E740481C1C}">
                                <a14:useLocalDpi xmlns:a14="http://schemas.microsoft.com/office/drawing/2010/main" val="0"/>
                              </a:ext>
                            </a:extLst>
                          </a:blip>
                          <a:srcRect l="11810" t="10213" r="27388" b="26170"/>
                          <a:stretch/>
                        </pic:blipFill>
                        <pic:spPr bwMode="auto">
                          <a:xfrm>
                            <a:off x="0" y="0"/>
                            <a:ext cx="3629025" cy="2847975"/>
                          </a:xfrm>
                          <a:prstGeom prst="rect">
                            <a:avLst/>
                          </a:prstGeom>
                          <a:ln>
                            <a:noFill/>
                          </a:ln>
                          <a:extLst>
                            <a:ext uri="{53640926-AAD7-44D8-BBD7-CCE9431645EC}">
                              <a14:shadowObscured xmlns:a14="http://schemas.microsoft.com/office/drawing/2010/main"/>
                            </a:ext>
                          </a:extLst>
                        </pic:spPr>
                      </pic:pic>
                      <wps:wsp>
                        <wps:cNvPr id="4" name="Rectangle 4"/>
                        <wps:cNvSpPr/>
                        <wps:spPr>
                          <a:xfrm>
                            <a:off x="1685925" y="466725"/>
                            <a:ext cx="1028700" cy="2066925"/>
                          </a:xfrm>
                          <a:prstGeom prst="rect">
                            <a:avLst/>
                          </a:prstGeom>
                          <a:noFill/>
                          <a:ln w="57150"/>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5" o:spid="_x0000_s1026" style="width:285.75pt;height:224.25pt;mso-position-horizontal-relative:char;mso-position-vertical-relative:line" coordsize="36290,28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">
                <v:shape id="Picture 3" o:spid="_x0000_s1027" type="#_x0000_t75" style="position:absolute;width:36290;height:28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M0TPCAAAA2gAAAA8AAABkcnMvZG93bnJldi54bWxEj0+LwjAUxO/CfofwFvZS1tQ/yNo1lUUQ&#10;BE9q0eujebalzUtponb99EYQPA4z8xtmsexNI67UucqygtEwBkGcW11xoSA7rL9/QDiPrLGxTAr+&#10;ycEy/RgsMNH2xju67n0hAoRdggpK79tESpeXZNANbUscvLPtDPogu0LqDm8Bbho5juOZNFhxWCix&#10;pVVJeb2/mECJWqqj6ek0PvJ9Hrlptj1yrNTXZ//3C8JT79/hV3ujFUzgeSXc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TNEzwgAAANoAAAAPAAAAAAAAAAAAAAAAAJ8C&#10;AABkcnMvZG93bnJldi54bWxQSwUGAAAAAAQABAD3AAAAjgMAAAAA&#10;">
                  <v:imagedata r:id="rId22" o:title="" croptop="6693f" cropbottom="17151f" cropleft="7740f" cropright="17949f"/>
                  <v:path arrowok="t"/>
                </v:shape>
                <v:rect id="Rectangle 4" o:spid="_x0000_s1028" style="position:absolute;left:16859;top:4667;width:10287;height:20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h+yMMA&#10;AADaAAAADwAAAGRycy9kb3ducmV2LnhtbESPQYvCMBSE7wv+h/CEvSyaKq5oNYoIyh562aro8dE8&#10;22LzUpuo9d+bhQWPw8x8w8yXranEnRpXWlYw6EcgiDOrS84V7Heb3gSE88gaK8uk4EkOlovOxxxj&#10;bR/8S/fU5yJA2MWooPC+jqV0WUEGXd/WxME728agD7LJpW7wEeCmksMoGkuDJYeFAmtaF5Rd0ptR&#10;cBpOD04/99fkKz0k38fbZIvbRKnPbruagfDU+nf4v/2jFYzg70q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h+yMMAAADaAAAADwAAAAAAAAAAAAAAAACYAgAAZHJzL2Rv&#10;d25yZXYueG1sUEsFBgAAAAAEAAQA9QAAAIgDAAAAAA==&#10;" filled="f" strokecolor="#622423 [1605]" strokeweight="4.5pt"/>
                <w10:anchorlock/>
              </v:group>
            </w:pict>
          </mc:Fallback>
        </mc:AlternateContent>
      </w:r>
      <w:bookmarkEnd w:id="51"/>
    </w:p>
    <w:p w:rsidR="001E722D" w:rsidRPr="00DC2225" w:rsidRDefault="00E6204D" w:rsidP="00E6204D">
      <w:pPr>
        <w:pStyle w:val="Caption"/>
        <w:jc w:val="center"/>
      </w:pPr>
      <w:bookmarkStart w:id="52" w:name="_Ref18429077"/>
      <w:r>
        <w:t xml:space="preserve">Figure </w:t>
      </w:r>
      <w:r w:rsidR="00031F34">
        <w:fldChar w:fldCharType="begin"/>
      </w:r>
      <w:r w:rsidR="00031F34">
        <w:instrText xml:space="preserve"> SEQ Figure \* ARABIC </w:instrText>
      </w:r>
      <w:r w:rsidR="00031F34">
        <w:fldChar w:fldCharType="separate"/>
      </w:r>
      <w:r w:rsidR="00CD1EBD">
        <w:rPr>
          <w:noProof/>
        </w:rPr>
        <w:t>7</w:t>
      </w:r>
      <w:r w:rsidR="00031F34">
        <w:rPr>
          <w:noProof/>
        </w:rPr>
        <w:fldChar w:fldCharType="end"/>
      </w:r>
      <w:bookmarkEnd w:id="52"/>
      <w:r>
        <w:t xml:space="preserve"> – Port used to start and stop the acquisition. The blue port is positive and the black one is negative.</w:t>
      </w:r>
    </w:p>
    <w:p w:rsidR="00781039" w:rsidRPr="00781039" w:rsidRDefault="00781039" w:rsidP="00781039">
      <w:pPr>
        <w:pStyle w:val="ListParagraph"/>
        <w:numPr>
          <w:ilvl w:val="1"/>
          <w:numId w:val="1"/>
        </w:numPr>
        <w:jc w:val="both"/>
        <w:outlineLvl w:val="0"/>
      </w:pPr>
      <w:bookmarkStart w:id="53" w:name="_Toc19709938"/>
      <w:r w:rsidRPr="00781039">
        <w:rPr>
          <w:b/>
          <w:sz w:val="32"/>
        </w:rPr>
        <w:t>Wiring</w:t>
      </w:r>
      <w:r w:rsidR="00FF39F6">
        <w:rPr>
          <w:b/>
          <w:sz w:val="32"/>
        </w:rPr>
        <w:t xml:space="preserve"> and components</w:t>
      </w:r>
      <w:bookmarkEnd w:id="53"/>
    </w:p>
    <w:p w:rsidR="00067FA4" w:rsidRDefault="00781039" w:rsidP="00781039">
      <w:pPr>
        <w:jc w:val="both"/>
        <w:outlineLvl w:val="0"/>
      </w:pPr>
      <w:bookmarkStart w:id="54" w:name="_Toc19709939"/>
      <w:r>
        <w:t>The wiring used is simple and necessitates only few components</w:t>
      </w:r>
      <w:r w:rsidR="0079614D">
        <w:t>, shown in</w:t>
      </w:r>
      <w:bookmarkEnd w:id="54"/>
      <w:r w:rsidR="0079614D">
        <w:t xml:space="preserve"> </w:t>
      </w:r>
      <w:r w:rsidR="006321EC">
        <w:t xml:space="preserve"> </w:t>
      </w:r>
    </w:p>
    <w:p w:rsidR="006321EC" w:rsidRDefault="006321EC" w:rsidP="006321EC">
      <w:pPr>
        <w:pStyle w:val="ListParagraph"/>
        <w:numPr>
          <w:ilvl w:val="0"/>
          <w:numId w:val="4"/>
        </w:numPr>
        <w:jc w:val="both"/>
        <w:outlineLvl w:val="0"/>
      </w:pPr>
      <w:bookmarkStart w:id="55" w:name="_Toc19709940"/>
      <w:r>
        <w:t>1 LED with a wavelength of 890nm, to interact with the Optogait.</w:t>
      </w:r>
      <w:bookmarkEnd w:id="55"/>
    </w:p>
    <w:p w:rsidR="006321EC" w:rsidRDefault="006321EC" w:rsidP="006321EC">
      <w:pPr>
        <w:pStyle w:val="ListParagraph"/>
        <w:numPr>
          <w:ilvl w:val="0"/>
          <w:numId w:val="4"/>
        </w:numPr>
        <w:jc w:val="both"/>
        <w:outlineLvl w:val="0"/>
      </w:pPr>
      <w:bookmarkStart w:id="56" w:name="_Toc19709941"/>
      <w:r>
        <w:t>2 resistors of 180Ohms, one to limit the current to the LED, the other before the entry to the analogic entries of the MOCAP rig.</w:t>
      </w:r>
      <w:bookmarkEnd w:id="56"/>
      <w:r>
        <w:t xml:space="preserve"> </w:t>
      </w:r>
    </w:p>
    <w:p w:rsidR="006D2F3B" w:rsidRDefault="006D2F3B" w:rsidP="006321EC">
      <w:pPr>
        <w:pStyle w:val="ListParagraph"/>
        <w:numPr>
          <w:ilvl w:val="0"/>
          <w:numId w:val="4"/>
        </w:numPr>
        <w:jc w:val="both"/>
        <w:outlineLvl w:val="0"/>
      </w:pPr>
      <w:bookmarkStart w:id="57" w:name="_Toc19709942"/>
      <w:r>
        <w:t>A diode between the positive cable transmitting the trigger to the Optogait and the analogic entry of the Arduino.</w:t>
      </w:r>
      <w:bookmarkEnd w:id="57"/>
    </w:p>
    <w:p w:rsidR="006D2F3B" w:rsidRDefault="006D2F3B" w:rsidP="006321EC">
      <w:pPr>
        <w:pStyle w:val="ListParagraph"/>
        <w:numPr>
          <w:ilvl w:val="0"/>
          <w:numId w:val="4"/>
        </w:numPr>
        <w:jc w:val="both"/>
        <w:outlineLvl w:val="0"/>
      </w:pPr>
      <w:bookmarkStart w:id="58" w:name="_Toc19709943"/>
      <w:r>
        <w:t>The Arduino board itself.</w:t>
      </w:r>
      <w:bookmarkEnd w:id="58"/>
      <w:r>
        <w:t xml:space="preserve"> </w:t>
      </w:r>
    </w:p>
    <w:p w:rsidR="006D2F3B" w:rsidRDefault="00DF3F9F" w:rsidP="006D2F3B">
      <w:pPr>
        <w:jc w:val="both"/>
        <w:outlineLvl w:val="0"/>
      </w:pPr>
      <w:bookmarkStart w:id="59" w:name="_Toc19709944"/>
      <w:r>
        <w:t>The LED is connected to the output D13, but could be connected to any output as long as the code is modified appropriately. The negative side is connected to the closest ground. The output D12 is connected to the analogic entry of the motion capture system. The negative side is connected to another ground to facilitate the connection. The input A0</w:t>
      </w:r>
      <w:r w:rsidR="0007030A">
        <w:t xml:space="preserve"> is connected to the positive trigger cable going to the Optogait.</w:t>
      </w:r>
      <w:bookmarkEnd w:id="59"/>
      <w:r w:rsidR="0007030A">
        <w:t xml:space="preserve"> </w:t>
      </w:r>
    </w:p>
    <w:p w:rsidR="0079614D" w:rsidRDefault="00F37FDC" w:rsidP="0079614D">
      <w:pPr>
        <w:keepNext/>
        <w:jc w:val="center"/>
        <w:outlineLvl w:val="0"/>
      </w:pPr>
      <w:bookmarkStart w:id="60" w:name="_Toc19709945"/>
      <w:r>
        <w:rPr>
          <w:noProof/>
        </w:rPr>
        <w:lastRenderedPageBreak/>
        <w:drawing>
          <wp:inline distT="0" distB="0" distL="0" distR="0" wp14:anchorId="7740C37D" wp14:editId="0A989803">
            <wp:extent cx="3028066" cy="400186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RING_ARDUIN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28066" cy="4001863"/>
                    </a:xfrm>
                    <a:prstGeom prst="rect">
                      <a:avLst/>
                    </a:prstGeom>
                  </pic:spPr>
                </pic:pic>
              </a:graphicData>
            </a:graphic>
          </wp:inline>
        </w:drawing>
      </w:r>
      <w:bookmarkEnd w:id="60"/>
    </w:p>
    <w:p w:rsidR="00781039" w:rsidRDefault="0079614D" w:rsidP="0079614D">
      <w:pPr>
        <w:pStyle w:val="Caption"/>
        <w:jc w:val="center"/>
      </w:pPr>
      <w:r>
        <w:t xml:space="preserve">Figure </w:t>
      </w:r>
      <w:r w:rsidR="00031F34">
        <w:fldChar w:fldCharType="begin"/>
      </w:r>
      <w:r w:rsidR="00031F34">
        <w:instrText xml:space="preserve"> SEQ Figure \* ARABIC </w:instrText>
      </w:r>
      <w:r w:rsidR="00031F34">
        <w:fldChar w:fldCharType="separate"/>
      </w:r>
      <w:r w:rsidR="00CD1EBD">
        <w:rPr>
          <w:noProof/>
        </w:rPr>
        <w:t>8</w:t>
      </w:r>
      <w:r w:rsidR="00031F34">
        <w:rPr>
          <w:noProof/>
        </w:rPr>
        <w:fldChar w:fldCharType="end"/>
      </w:r>
      <w:r>
        <w:t xml:space="preserve"> – Wiring drawings of the components used. </w:t>
      </w:r>
    </w:p>
    <w:p w:rsidR="002B5A28" w:rsidRPr="00751357" w:rsidRDefault="00416BE5" w:rsidP="00416BE5">
      <w:pPr>
        <w:pStyle w:val="ListParagraph"/>
        <w:numPr>
          <w:ilvl w:val="1"/>
          <w:numId w:val="1"/>
        </w:numPr>
        <w:jc w:val="both"/>
        <w:outlineLvl w:val="0"/>
      </w:pPr>
      <w:bookmarkStart w:id="61" w:name="_Toc19709946"/>
      <w:r w:rsidRPr="00416BE5">
        <w:rPr>
          <w:b/>
          <w:sz w:val="32"/>
        </w:rPr>
        <w:t>Linked</w:t>
      </w:r>
      <w:r>
        <w:t xml:space="preserve"> </w:t>
      </w:r>
      <w:r w:rsidR="00D72A49" w:rsidRPr="00D72A49">
        <w:rPr>
          <w:b/>
          <w:sz w:val="32"/>
        </w:rPr>
        <w:t>Arduino</w:t>
      </w:r>
      <w:r w:rsidR="00D72A49">
        <w:t xml:space="preserve"> </w:t>
      </w:r>
      <w:r w:rsidRPr="00416BE5">
        <w:rPr>
          <w:b/>
          <w:sz w:val="32"/>
        </w:rPr>
        <w:t>program</w:t>
      </w:r>
      <w:bookmarkEnd w:id="61"/>
    </w:p>
    <w:p w:rsidR="00751357" w:rsidRDefault="000438B9" w:rsidP="00751357">
      <w:pPr>
        <w:ind w:left="360"/>
        <w:jc w:val="both"/>
        <w:outlineLvl w:val="0"/>
      </w:pPr>
      <w:bookmarkStart w:id="62" w:name="_Toc19709947"/>
      <w:r>
        <w:t>The principle used wa</w:t>
      </w:r>
      <w:r w:rsidR="00D27DBD">
        <w:t>s to send a</w:t>
      </w:r>
      <w:r>
        <w:t xml:space="preserve"> signal to both of the systems </w:t>
      </w:r>
      <w:r w:rsidR="00D27DBD">
        <w:t xml:space="preserve">and to use this signal to </w:t>
      </w:r>
      <w:r w:rsidR="004A246E">
        <w:t xml:space="preserve">synchronize the systems. </w:t>
      </w:r>
      <w:r w:rsidR="00770B02">
        <w:t xml:space="preserve">Square waves with a height of 5V </w:t>
      </w:r>
      <w:r>
        <w:t>were sent</w:t>
      </w:r>
      <w:r w:rsidR="00770B02">
        <w:t xml:space="preserve"> to the </w:t>
      </w:r>
      <w:proofErr w:type="spellStart"/>
      <w:r w:rsidR="00770B02">
        <w:t>mocap</w:t>
      </w:r>
      <w:proofErr w:type="spellEnd"/>
      <w:r w:rsidR="00770B02">
        <w:t xml:space="preserve"> syst</w:t>
      </w:r>
      <w:r w:rsidR="00A2081F">
        <w:t>em and the LED will blink</w:t>
      </w:r>
      <w:r w:rsidR="00770B02">
        <w:t xml:space="preserve"> at a given frequency during a given time. </w:t>
      </w:r>
      <w:r>
        <w:t xml:space="preserve">The signal will start with the same trigger as the Optogait and </w:t>
      </w:r>
      <w:proofErr w:type="spellStart"/>
      <w:r>
        <w:t>mocap</w:t>
      </w:r>
      <w:proofErr w:type="spellEnd"/>
      <w:r>
        <w:t xml:space="preserve"> systems.</w:t>
      </w:r>
      <w:bookmarkEnd w:id="62"/>
      <w:r>
        <w:t xml:space="preserve"> </w:t>
      </w:r>
    </w:p>
    <w:p w:rsidR="000438B9" w:rsidRDefault="00922D0B" w:rsidP="00922D0B">
      <w:pPr>
        <w:ind w:left="360"/>
        <w:jc w:val="center"/>
        <w:outlineLvl w:val="0"/>
      </w:pPr>
      <w:bookmarkStart w:id="63" w:name="_Toc19709948"/>
      <w:r>
        <w:rPr>
          <w:noProof/>
        </w:rPr>
        <w:drawing>
          <wp:inline distT="0" distB="0" distL="0" distR="0" wp14:anchorId="5FA6F39E" wp14:editId="0C25C8BB">
            <wp:extent cx="5875020" cy="19583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875020" cy="1958340"/>
                    </a:xfrm>
                    <a:prstGeom prst="rect">
                      <a:avLst/>
                    </a:prstGeom>
                  </pic:spPr>
                </pic:pic>
              </a:graphicData>
            </a:graphic>
          </wp:inline>
        </w:drawing>
      </w:r>
      <w:bookmarkEnd w:id="63"/>
    </w:p>
    <w:p w:rsidR="00922D0B" w:rsidRDefault="00922D0B" w:rsidP="00751357">
      <w:pPr>
        <w:ind w:left="360"/>
        <w:jc w:val="both"/>
        <w:outlineLvl w:val="0"/>
      </w:pPr>
      <w:bookmarkStart w:id="64" w:name="_Toc19709949"/>
      <w:r>
        <w:t xml:space="preserve">All the variables were declared. This is where the inputs and outputs port were selected. The input for the trigger signal was put on the analogic port A0 because the use of </w:t>
      </w:r>
      <w:r w:rsidR="00AF6860">
        <w:t xml:space="preserve">a digital was not reliable. </w:t>
      </w:r>
      <w:r w:rsidR="00AF6860">
        <w:lastRenderedPageBreak/>
        <w:t>The tension of the signal coming from the trigger was different from zero but would not always be higher than 3.0V, which was the tension required from the Arduino to read an HIGH state. Therefore using a digital pin was not possible; even if the tension changed when the button was pushed, the state will stay at LOW. On the contrary it was observed that when the button was pushed, the tension would go down to 0.</w:t>
      </w:r>
      <w:bookmarkEnd w:id="64"/>
      <w:r>
        <w:t xml:space="preserve"> </w:t>
      </w:r>
    </w:p>
    <w:p w:rsidR="00A2081F" w:rsidRDefault="00A2081F" w:rsidP="00751357">
      <w:pPr>
        <w:ind w:left="360"/>
        <w:jc w:val="both"/>
        <w:outlineLvl w:val="0"/>
      </w:pPr>
      <w:bookmarkStart w:id="65" w:name="_Toc19709950"/>
      <w:r>
        <w:t>As the output w</w:t>
      </w:r>
      <w:r w:rsidR="00184F9B">
        <w:t>ould</w:t>
      </w:r>
      <w:r>
        <w:t xml:space="preserve"> only have to change from HIGH </w:t>
      </w:r>
      <w:r w:rsidR="00184F9B">
        <w:t>to LOW states, two digital pin we</w:t>
      </w:r>
      <w:r>
        <w:t xml:space="preserve">re used, the D13 to control the LED and the D12 to send information to the </w:t>
      </w:r>
      <w:proofErr w:type="spellStart"/>
      <w:r>
        <w:t>mocap</w:t>
      </w:r>
      <w:proofErr w:type="spellEnd"/>
      <w:r>
        <w:t xml:space="preserve"> system.</w:t>
      </w:r>
      <w:bookmarkEnd w:id="65"/>
    </w:p>
    <w:p w:rsidR="00184F9B" w:rsidRDefault="00184F9B" w:rsidP="00184F9B">
      <w:pPr>
        <w:ind w:left="360"/>
        <w:jc w:val="both"/>
        <w:outlineLvl w:val="0"/>
      </w:pPr>
      <w:bookmarkStart w:id="66" w:name="_Toc19709951"/>
      <w:r>
        <w:t xml:space="preserve">The </w:t>
      </w:r>
      <w:proofErr w:type="spellStart"/>
      <w:r>
        <w:t>OnOffNum</w:t>
      </w:r>
      <w:proofErr w:type="spellEnd"/>
      <w:r>
        <w:t xml:space="preserve"> variable stored the number of times that the synchronizing signal will be send. In this case the variable is equal to 4, meaning 4 waves will be sent to both of the systems.</w:t>
      </w:r>
      <w:bookmarkEnd w:id="66"/>
    </w:p>
    <w:p w:rsidR="00184F9B" w:rsidRDefault="00A1594A" w:rsidP="00184F9B">
      <w:pPr>
        <w:ind w:left="360"/>
        <w:jc w:val="both"/>
        <w:outlineLvl w:val="0"/>
      </w:pPr>
      <w:bookmarkStart w:id="67" w:name="_Toc19709952"/>
      <w:r>
        <w:t xml:space="preserve">The </w:t>
      </w:r>
      <w:proofErr w:type="spellStart"/>
      <w:r>
        <w:t>numBlink</w:t>
      </w:r>
      <w:proofErr w:type="spellEnd"/>
      <w:r>
        <w:t xml:space="preserve"> variable will store the number of times that the LED will turn on and off to blink. This variable is linked to the </w:t>
      </w:r>
      <w:proofErr w:type="spellStart"/>
      <w:r>
        <w:t>blinkFrequency</w:t>
      </w:r>
      <w:proofErr w:type="spellEnd"/>
      <w:r>
        <w:t xml:space="preserve"> variable and the </w:t>
      </w:r>
      <w:proofErr w:type="spellStart"/>
      <w:r>
        <w:t>delay_blink</w:t>
      </w:r>
      <w:proofErr w:type="spellEnd"/>
      <w:r>
        <w:t xml:space="preserve"> variable. The blink frequency was selected by empirical testing. The frequency of the LED is announced at 1000Hz by the Optogait constructor, but it was observed that a frequency around </w:t>
      </w:r>
      <w:proofErr w:type="gramStart"/>
      <w:r>
        <w:t>30kHz</w:t>
      </w:r>
      <w:proofErr w:type="gramEnd"/>
      <w:r>
        <w:t xml:space="preserve"> gave better results in the detection of the signal. </w:t>
      </w:r>
      <w:r w:rsidR="001376F2">
        <w:t xml:space="preserve">The </w:t>
      </w:r>
      <w:proofErr w:type="spellStart"/>
      <w:r w:rsidR="001376F2">
        <w:t>delay_</w:t>
      </w:r>
      <w:r w:rsidR="00B4237A">
        <w:t>blink</w:t>
      </w:r>
      <w:proofErr w:type="spellEnd"/>
      <w:r w:rsidR="001376F2">
        <w:t xml:space="preserve"> variable</w:t>
      </w:r>
      <w:r w:rsidR="00B4237A">
        <w:t xml:space="preserve"> will translate the frequency in time intervals. </w:t>
      </w:r>
      <w:r w:rsidR="00B049BC">
        <w:t xml:space="preserve">If the led blink 9000 times, with a frequency of </w:t>
      </w:r>
      <w:proofErr w:type="gramStart"/>
      <w:r w:rsidR="00B049BC">
        <w:t>30kHz</w:t>
      </w:r>
      <w:proofErr w:type="gramEnd"/>
      <w:r w:rsidR="00B049BC">
        <w:t xml:space="preserve">, the LED will blink during 0.3 seconds. The blinking </w:t>
      </w:r>
      <w:r w:rsidR="008037B9">
        <w:t>phase then stops</w:t>
      </w:r>
      <w:r w:rsidR="00B049BC">
        <w:t xml:space="preserve"> during a time equal to pause, o</w:t>
      </w:r>
      <w:r w:rsidR="001376F2">
        <w:t xml:space="preserve">r 0.2 seconds in this case. These times can be visualized in the square waves sent to the </w:t>
      </w:r>
      <w:r w:rsidR="00DE0FE3">
        <w:t xml:space="preserve">analogic input of the </w:t>
      </w:r>
      <w:proofErr w:type="spellStart"/>
      <w:r w:rsidR="00DE0FE3">
        <w:t>mocap</w:t>
      </w:r>
      <w:proofErr w:type="spellEnd"/>
      <w:r w:rsidR="00DE0FE3">
        <w:t xml:space="preserve"> system on the </w:t>
      </w:r>
      <w:r w:rsidR="00DE0FE3">
        <w:fldChar w:fldCharType="begin"/>
      </w:r>
      <w:r w:rsidR="00DE0FE3">
        <w:instrText xml:space="preserve"> REF _Ref19012241 \h </w:instrText>
      </w:r>
      <w:r w:rsidR="00CD1EBD">
        <w:instrText xml:space="preserve"> \* MERGEFORMAT </w:instrText>
      </w:r>
      <w:r w:rsidR="00DE0FE3">
        <w:fldChar w:fldCharType="separate"/>
      </w:r>
      <w:r w:rsidR="00CD1EBD">
        <w:t>Figure 9</w:t>
      </w:r>
      <w:r w:rsidR="00DE0FE3">
        <w:fldChar w:fldCharType="end"/>
      </w:r>
      <w:r w:rsidR="00F10F8B">
        <w:t>.</w:t>
      </w:r>
      <w:r w:rsidR="003B4916">
        <w:t xml:space="preserve"> The number of waves sent to synchronize the systems was set to 4.</w:t>
      </w:r>
      <w:bookmarkEnd w:id="67"/>
    </w:p>
    <w:p w:rsidR="008037B9" w:rsidRDefault="00B049BC" w:rsidP="008037B9">
      <w:pPr>
        <w:keepNext/>
        <w:ind w:left="360"/>
        <w:jc w:val="both"/>
        <w:outlineLvl w:val="0"/>
      </w:pPr>
      <w:bookmarkStart w:id="68" w:name="_Toc19709953"/>
      <w:r>
        <w:rPr>
          <w:noProof/>
        </w:rPr>
        <mc:AlternateContent>
          <mc:Choice Requires="wpg">
            <w:drawing>
              <wp:inline distT="0" distB="0" distL="0" distR="0" wp14:anchorId="1F8E0045" wp14:editId="25AD0C91">
                <wp:extent cx="5724525" cy="3571875"/>
                <wp:effectExtent l="0" t="0" r="9525" b="9525"/>
                <wp:docPr id="21" name="Group 21"/>
                <wp:cNvGraphicFramePr/>
                <a:graphic xmlns:a="http://schemas.openxmlformats.org/drawingml/2006/main">
                  <a:graphicData uri="http://schemas.microsoft.com/office/word/2010/wordprocessingGroup">
                    <wpg:wgp>
                      <wpg:cNvGrpSpPr/>
                      <wpg:grpSpPr>
                        <a:xfrm>
                          <a:off x="0" y="0"/>
                          <a:ext cx="5724525" cy="3571875"/>
                          <a:chOff x="-114300" y="1905000"/>
                          <a:chExt cx="5972175" cy="3790950"/>
                        </a:xfrm>
                      </wpg:grpSpPr>
                      <wpg:grpSp>
                        <wpg:cNvPr id="20" name="Group 20"/>
                        <wpg:cNvGrpSpPr/>
                        <wpg:grpSpPr>
                          <a:xfrm>
                            <a:off x="-114300" y="1905000"/>
                            <a:ext cx="5972175" cy="3790950"/>
                            <a:chOff x="-114300" y="1905000"/>
                            <a:chExt cx="5972175" cy="3790950"/>
                          </a:xfrm>
                        </wpg:grpSpPr>
                        <wpg:grpSp>
                          <wpg:cNvPr id="19" name="Group 19"/>
                          <wpg:cNvGrpSpPr/>
                          <wpg:grpSpPr>
                            <a:xfrm>
                              <a:off x="-114300" y="1905000"/>
                              <a:ext cx="5972175" cy="3790950"/>
                              <a:chOff x="-114300" y="1905000"/>
                              <a:chExt cx="5972175" cy="3790950"/>
                            </a:xfrm>
                          </wpg:grpSpPr>
                          <wpg:grpSp>
                            <wpg:cNvPr id="18" name="Group 18"/>
                            <wpg:cNvGrpSpPr/>
                            <wpg:grpSpPr>
                              <a:xfrm>
                                <a:off x="-114300" y="1905000"/>
                                <a:ext cx="5972175" cy="3790950"/>
                                <a:chOff x="-114300" y="1905000"/>
                                <a:chExt cx="5972175" cy="3790950"/>
                              </a:xfrm>
                            </wpg:grpSpPr>
                            <wpg:grpSp>
                              <wpg:cNvPr id="17" name="Group 17"/>
                              <wpg:cNvGrpSpPr/>
                              <wpg:grpSpPr>
                                <a:xfrm>
                                  <a:off x="-114300" y="1905000"/>
                                  <a:ext cx="5972175" cy="3790950"/>
                                  <a:chOff x="-114300" y="1905000"/>
                                  <a:chExt cx="5972175" cy="3790950"/>
                                </a:xfrm>
                              </wpg:grpSpPr>
                              <wpg:grpSp>
                                <wpg:cNvPr id="16" name="Group 16"/>
                                <wpg:cNvGrpSpPr/>
                                <wpg:grpSpPr>
                                  <a:xfrm>
                                    <a:off x="-114300" y="1905000"/>
                                    <a:ext cx="5972175" cy="3790950"/>
                                    <a:chOff x="-114300" y="1905000"/>
                                    <a:chExt cx="5972175" cy="3790950"/>
                                  </a:xfrm>
                                </wpg:grpSpPr>
                                <pic:pic xmlns:pic="http://schemas.openxmlformats.org/drawingml/2006/picture">
                                  <pic:nvPicPr>
                                    <pic:cNvPr id="7" name="Picture 7"/>
                                    <pic:cNvPicPr>
                                      <a:picLocks noChangeAspect="1"/>
                                    </pic:cNvPicPr>
                                  </pic:nvPicPr>
                                  <pic:blipFill rotWithShape="1">
                                    <a:blip r:embed="rId25">
                                      <a:extLst>
                                        <a:ext uri="{28A0092B-C50C-407E-A947-70E740481C1C}">
                                          <a14:useLocalDpi xmlns:a14="http://schemas.microsoft.com/office/drawing/2010/main" val="0"/>
                                        </a:ext>
                                      </a:extLst>
                                    </a:blip>
                                    <a:srcRect b="20698"/>
                                    <a:stretch/>
                                  </pic:blipFill>
                                  <pic:spPr bwMode="auto">
                                    <a:xfrm>
                                      <a:off x="-114300" y="1905000"/>
                                      <a:ext cx="5972175" cy="3790950"/>
                                    </a:xfrm>
                                    <a:prstGeom prst="rect">
                                      <a:avLst/>
                                    </a:prstGeom>
                                    <a:ln>
                                      <a:noFill/>
                                    </a:ln>
                                    <a:extLst>
                                      <a:ext uri="{53640926-AAD7-44D8-BBD7-CCE9431645EC}">
                                        <a14:shadowObscured xmlns:a14="http://schemas.microsoft.com/office/drawing/2010/main"/>
                                      </a:ext>
                                    </a:extLst>
                                  </pic:spPr>
                                </pic:pic>
                                <wps:wsp>
                                  <wps:cNvPr id="8" name="Straight Arrow Connector 8"/>
                                  <wps:cNvCnPr/>
                                  <wps:spPr>
                                    <a:xfrm>
                                      <a:off x="1390650" y="3371850"/>
                                      <a:ext cx="638175" cy="0"/>
                                    </a:xfrm>
                                    <a:prstGeom prst="straightConnector1">
                                      <a:avLst/>
                                    </a:prstGeom>
                                    <a:ln w="38100">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028825" y="3371850"/>
                                      <a:ext cx="495300" cy="0"/>
                                    </a:xfrm>
                                    <a:prstGeom prst="straightConnector1">
                                      <a:avLst/>
                                    </a:prstGeom>
                                    <a:ln w="38100">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10" name="Text Box 2"/>
                                  <wps:cNvSpPr txBox="1">
                                    <a:spLocks noChangeArrowheads="1"/>
                                  </wps:cNvSpPr>
                                  <wps:spPr bwMode="auto">
                                    <a:xfrm>
                                      <a:off x="2057400" y="3429000"/>
                                      <a:ext cx="5429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B</w:t>
                                        </w:r>
                                      </w:p>
                                    </w:txbxContent>
                                  </wps:txbx>
                                  <wps:bodyPr rot="0" vert="horz" wrap="square" lIns="91440" tIns="45720" rIns="91440" bIns="45720" anchor="t" anchorCtr="0">
                                    <a:noAutofit/>
                                  </wps:bodyPr>
                                </wps:wsp>
                              </wpg:grpSp>
                              <wps:wsp>
                                <wps:cNvPr id="11" name="Text Box 2"/>
                                <wps:cNvSpPr txBox="1">
                                  <a:spLocks noChangeArrowheads="1"/>
                                </wps:cNvSpPr>
                                <wps:spPr bwMode="auto">
                                  <a:xfrm>
                                    <a:off x="14859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1</w:t>
                                      </w:r>
                                    </w:p>
                                  </w:txbxContent>
                                </wps:txbx>
                                <wps:bodyPr rot="0" vert="horz" wrap="square" lIns="91440" tIns="45720" rIns="91440" bIns="45720" anchor="t" anchorCtr="0">
                                  <a:noAutofit/>
                                </wps:bodyPr>
                              </wps:wsp>
                            </wpg:grpSp>
                            <wps:wsp>
                              <wps:cNvPr id="12" name="Text Box 2"/>
                              <wps:cNvSpPr txBox="1">
                                <a:spLocks noChangeArrowheads="1"/>
                              </wps:cNvSpPr>
                              <wps:spPr bwMode="auto">
                                <a:xfrm>
                                  <a:off x="25527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2</w:t>
                                    </w:r>
                                  </w:p>
                                </w:txbxContent>
                              </wps:txbx>
                              <wps:bodyPr rot="0" vert="horz" wrap="square" lIns="91440" tIns="45720" rIns="91440" bIns="45720" anchor="t" anchorCtr="0">
                                <a:noAutofit/>
                              </wps:bodyPr>
                            </wps:wsp>
                          </wpg:grpSp>
                          <wps:wsp>
                            <wps:cNvPr id="13" name="Text Box 2"/>
                            <wps:cNvSpPr txBox="1">
                              <a:spLocks noChangeArrowheads="1"/>
                            </wps:cNvSpPr>
                            <wps:spPr bwMode="auto">
                              <a:xfrm>
                                <a:off x="367665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3</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47625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4</w:t>
                                </w:r>
                              </w:p>
                            </w:txbxContent>
                          </wps:txbx>
                          <wps:bodyPr rot="0" vert="horz" wrap="square" lIns="91440" tIns="45720" rIns="91440" bIns="45720" anchor="t" anchorCtr="0">
                            <a:noAutofit/>
                          </wps:bodyPr>
                        </wps:wsp>
                      </wpg:grpSp>
                      <wps:wsp>
                        <wps:cNvPr id="307" name="Text Box 2"/>
                        <wps:cNvSpPr txBox="1">
                          <a:spLocks noChangeArrowheads="1"/>
                        </wps:cNvSpPr>
                        <wps:spPr bwMode="auto">
                          <a:xfrm>
                            <a:off x="1485900" y="3429000"/>
                            <a:ext cx="5429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A</w:t>
                              </w:r>
                            </w:p>
                          </w:txbxContent>
                        </wps:txbx>
                        <wps:bodyPr rot="0" vert="horz" wrap="square" lIns="91440" tIns="45720" rIns="91440" bIns="45720" anchor="t" anchorCtr="0">
                          <a:noAutofit/>
                        </wps:bodyPr>
                      </wps:wsp>
                    </wpg:wgp>
                  </a:graphicData>
                </a:graphic>
              </wp:inline>
            </w:drawing>
          </mc:Choice>
          <mc:Fallback>
            <w:pict>
              <v:group id="Group 21" o:spid="_x0000_s1222" style="width:450.75pt;height:281.25pt;mso-position-horizontal-relative:char;mso-position-vertical-relative:line" coordorigin="-1143,19050" coordsize="59721,3790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">
                <v:group id="Group 20" o:spid="_x0000_s1223"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19" o:spid="_x0000_s1224"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8" o:spid="_x0000_s1225"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7" o:spid="_x0000_s1226"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6" o:spid="_x0000_s1227"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7" o:spid="_x0000_s1228" type="#_x0000_t75" style="position:absolute;left:-1143;top:19050;width:59721;height:37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0UxXDAAAA2gAAAA8AAABkcnMvZG93bnJldi54bWxEj81qwkAUhfeC7zBcoRupE120kmYiKiht&#10;V0al0N0lc80EM3dCZjTp23cKBZeH8/NxstVgG3GnzteOFcxnCQji0umaKwXn0+55CcIHZI2NY1Lw&#10;Qx5W+XiUYapdzwXdj6EScYR9igpMCG0qpS8NWfQz1xJH7+I6iyHKrpK6wz6O20YukuRFWqw5Egy2&#10;tDVUXo83G7kfddt/f0572jeH86b4KszBGKWeJsP6DUSgITzC/+13reAV/q7EGyDz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RTFcMAAADaAAAADwAAAAAAAAAAAAAAAACf&#10;AgAAZHJzL2Rvd25yZXYueG1sUEsFBgAAAAAEAAQA9wAAAI8DAAAAAA==&#10;">
                            <v:imagedata r:id="rId26" o:title="" cropbottom="13565f"/>
                            <v:path arrowok="t"/>
                          </v:shape>
                          <v:shape id="Straight Arrow Connector 8" o:spid="_x0000_s1229" type="#_x0000_t32" style="position:absolute;left:13906;top:33718;width:6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gsrsAAADaAAAADwAAAGRycy9kb3ducmV2LnhtbERPWwsBQRR+V/7DdJQ3ZinSMoRSnsil&#10;eDx2zl7YObPtDNa/Nw/K49d3ny0aU4oX1a6wrGDQj0AQJ1YXnCk4nza9CQjnkTWWlknBhxws5u3W&#10;DGNt33yg19FnIoSwi1FB7n0VS+mSnAy6vq2IA5fa2qAPsM6krvEdwk0ph1E0lgYLDg05VrTOKXkc&#10;n0bBdbA671O7S++EB19MHs3odlkp1e00yykIT43/i3/urVYQtoYr4QbI+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x6CCyuwAAANoAAAAPAAAAAAAAAAAAAAAAAKECAABk&#10;cnMvZG93bnJldi54bWxQSwUGAAAAAAQABAD5AAAAiQMAAAAA&#10;" strokecolor="#4579b8 [3044]" strokeweight="3pt">
                            <v:stroke startarrow="open" endarrow="open"/>
                          </v:shape>
                          <v:shape id="Straight Arrow Connector 9" o:spid="_x0000_s1230" type="#_x0000_t32" style="position:absolute;left:20288;top:33718;width:4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SFKcEAAADaAAAADwAAAGRycy9kb3ducmV2LnhtbESPS4sCMRCE74L/IbTgTTMKio5GUUHw&#10;tOID9NhOeh466QyTqLP/frMgeCyq6itqvmxMKV5Uu8KygkE/AkGcWF1wpuB82vYmIJxH1lhaJgW/&#10;5GC5aLfmGGv75gO9jj4TAcIuRgW591UspUtyMuj6tiIOXmprgz7IOpO6xneAm1IOo2gsDRYcFnKs&#10;aJNT8jg+jYLrYH3ep/YnvRMefDF5NKPbZa1Ut9OsZiA8Nf4b/rR3WsEU/q+EGyA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pIUpwQAAANoAAAAPAAAAAAAAAAAAAAAA&#10;AKECAABkcnMvZG93bnJldi54bWxQSwUGAAAAAAQABAD5AAAAjwMAAAAA&#10;" strokecolor="#4579b8 [3044]" strokeweight="3pt">
                            <v:stroke startarrow="open" endarrow="open"/>
                          </v:shape>
                          <v:shape id="Text Box 2" o:spid="_x0000_s1231" type="#_x0000_t202" style="position:absolute;left:20574;top:34290;width:5429;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B</w:t>
                                  </w:r>
                                </w:p>
                              </w:txbxContent>
                            </v:textbox>
                          </v:shape>
                        </v:group>
                        <v:shape id="Text Box 2" o:spid="_x0000_s1232" type="#_x0000_t202" style="position:absolute;left:14859;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1</w:t>
                                </w:r>
                              </w:p>
                            </w:txbxContent>
                          </v:textbox>
                        </v:shape>
                      </v:group>
                      <v:shape id="Text Box 2" o:spid="_x0000_s1233" type="#_x0000_t202" style="position:absolute;left:25527;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2</w:t>
                              </w:r>
                            </w:p>
                          </w:txbxContent>
                        </v:textbox>
                      </v:shape>
                    </v:group>
                    <v:shape id="Text Box 2" o:spid="_x0000_s1234" type="#_x0000_t202" style="position:absolute;left:36766;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3</w:t>
                            </w:r>
                          </w:p>
                        </w:txbxContent>
                      </v:textbox>
                    </v:shape>
                  </v:group>
                  <v:shape id="Text Box 2" o:spid="_x0000_s1235" type="#_x0000_t202" style="position:absolute;left:47625;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4</w:t>
                          </w:r>
                        </w:p>
                      </w:txbxContent>
                    </v:textbox>
                  </v:shape>
                </v:group>
                <v:shape id="Text Box 2" o:spid="_x0000_s1236" type="#_x0000_t202" style="position:absolute;left:14859;top:34290;width:5429;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A</w:t>
                        </w:r>
                      </w:p>
                    </w:txbxContent>
                  </v:textbox>
                </v:shape>
                <w10:anchorlock/>
              </v:group>
            </w:pict>
          </mc:Fallback>
        </mc:AlternateContent>
      </w:r>
      <w:bookmarkEnd w:id="68"/>
    </w:p>
    <w:p w:rsidR="00B049BC" w:rsidRDefault="008037B9" w:rsidP="008037B9">
      <w:pPr>
        <w:pStyle w:val="Caption"/>
        <w:jc w:val="both"/>
        <w:rPr>
          <w:noProof/>
        </w:rPr>
      </w:pPr>
      <w:bookmarkStart w:id="69" w:name="_Ref19012241"/>
      <w:bookmarkStart w:id="70" w:name="_Ref19012236"/>
      <w:r>
        <w:t xml:space="preserve">Figure </w:t>
      </w:r>
      <w:r w:rsidR="00031F34">
        <w:fldChar w:fldCharType="begin"/>
      </w:r>
      <w:r w:rsidR="00031F34">
        <w:instrText xml:space="preserve"> SEQ Figure \* ARABIC </w:instrText>
      </w:r>
      <w:r w:rsidR="00031F34">
        <w:fldChar w:fldCharType="separate"/>
      </w:r>
      <w:r w:rsidR="00CD1EBD">
        <w:rPr>
          <w:noProof/>
        </w:rPr>
        <w:t>9</w:t>
      </w:r>
      <w:r w:rsidR="00031F34">
        <w:rPr>
          <w:noProof/>
        </w:rPr>
        <w:fldChar w:fldCharType="end"/>
      </w:r>
      <w:bookmarkEnd w:id="69"/>
      <w:r w:rsidR="001376F2">
        <w:rPr>
          <w:noProof/>
        </w:rPr>
        <w:t xml:space="preserve"> – A :</w:t>
      </w:r>
      <w:bookmarkEnd w:id="70"/>
      <w:r w:rsidR="001376F2">
        <w:rPr>
          <w:noProof/>
        </w:rPr>
        <w:t xml:space="preserve"> </w:t>
      </w:r>
      <w:r w:rsidR="00DB0FE4">
        <w:rPr>
          <w:noProof/>
        </w:rPr>
        <w:t xml:space="preserve">The digital output is set to HIGH and the LED will blink during 300ms; B : the digital output is set to low and the LED stop blinking for 200ms. It is repeated 4 times. </w:t>
      </w:r>
    </w:p>
    <w:p w:rsidR="001F0323" w:rsidRDefault="00F94081" w:rsidP="001F0323">
      <w:r>
        <w:rPr>
          <w:noProof/>
        </w:rPr>
        <w:lastRenderedPageBreak/>
        <w:drawing>
          <wp:inline distT="0" distB="0" distL="0" distR="0" wp14:anchorId="4CBBD526" wp14:editId="5CECE18E">
            <wp:extent cx="3741420" cy="10134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41420" cy="1013460"/>
                    </a:xfrm>
                    <a:prstGeom prst="rect">
                      <a:avLst/>
                    </a:prstGeom>
                  </pic:spPr>
                </pic:pic>
              </a:graphicData>
            </a:graphic>
          </wp:inline>
        </w:drawing>
      </w:r>
    </w:p>
    <w:p w:rsidR="00F94081" w:rsidRDefault="00F94081" w:rsidP="001F0323">
      <w:r>
        <w:t xml:space="preserve">The pins are set up as input or outputs. The pin </w:t>
      </w:r>
      <w:proofErr w:type="spellStart"/>
      <w:r>
        <w:t>inputButton</w:t>
      </w:r>
      <w:proofErr w:type="spellEnd"/>
      <w:r>
        <w:t xml:space="preserve"> used to read the state of the button is logically set as input, while the pin used to send signals towards the Optogait and </w:t>
      </w:r>
      <w:proofErr w:type="spellStart"/>
      <w:r>
        <w:t>mocap</w:t>
      </w:r>
      <w:proofErr w:type="spellEnd"/>
      <w:r>
        <w:t xml:space="preserve"> systems are set as outputs.</w:t>
      </w:r>
    </w:p>
    <w:p w:rsidR="007D492D" w:rsidRPr="001F0323" w:rsidRDefault="007D492D" w:rsidP="001F0323">
      <w:r>
        <w:rPr>
          <w:noProof/>
        </w:rPr>
        <w:drawing>
          <wp:inline distT="0" distB="0" distL="0" distR="0" wp14:anchorId="1C7F12FF" wp14:editId="32A1E8C6">
            <wp:extent cx="6617061" cy="2647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6617765" cy="2648232"/>
                    </a:xfrm>
                    <a:prstGeom prst="rect">
                      <a:avLst/>
                    </a:prstGeom>
                  </pic:spPr>
                </pic:pic>
              </a:graphicData>
            </a:graphic>
          </wp:inline>
        </w:drawing>
      </w:r>
    </w:p>
    <w:p w:rsidR="00922D0B" w:rsidRDefault="00B1095E" w:rsidP="00922D0B">
      <w:pPr>
        <w:jc w:val="both"/>
        <w:outlineLvl w:val="0"/>
      </w:pPr>
      <w:bookmarkStart w:id="71" w:name="_Toc19709954"/>
      <w:r>
        <w:t>The main loop starts by reading the button state. The input used is an analogic one, so the value can go from 0 to 1084. In this study the value of the input would go down to exactly 0 when the button was pressed, and would be around 500 when it was not. This make the use of a digital input less reliable than the solution used here. If the analogic value of is strictly smaller than 400, the synchronization is initiated.</w:t>
      </w:r>
      <w:bookmarkEnd w:id="71"/>
      <w:r>
        <w:t xml:space="preserve"> </w:t>
      </w:r>
    </w:p>
    <w:p w:rsidR="00FA7635" w:rsidRDefault="00901F52" w:rsidP="00922D0B">
      <w:pPr>
        <w:jc w:val="both"/>
        <w:outlineLvl w:val="0"/>
      </w:pPr>
      <w:bookmarkStart w:id="72" w:name="_Toc19709955"/>
      <w:r>
        <w:t xml:space="preserve">The </w:t>
      </w:r>
      <w:r w:rsidR="002A47EB">
        <w:t>first action wa</w:t>
      </w:r>
      <w:r>
        <w:t>s actually a delay, set at 500ms. The program would wait so it was sure that both of the systems have launched their acquisition and were recording</w:t>
      </w:r>
      <w:r w:rsidR="002A47EB">
        <w:t>.</w:t>
      </w:r>
      <w:bookmarkEnd w:id="72"/>
      <w:r w:rsidR="002A47EB">
        <w:t xml:space="preserve"> </w:t>
      </w:r>
    </w:p>
    <w:p w:rsidR="002A47EB" w:rsidRDefault="001A5C82" w:rsidP="00922D0B">
      <w:pPr>
        <w:jc w:val="both"/>
        <w:outlineLvl w:val="0"/>
      </w:pPr>
      <w:bookmarkStart w:id="73" w:name="_Toc19709956"/>
      <w:r>
        <w:t xml:space="preserve">Once the delay </w:t>
      </w:r>
      <w:r w:rsidR="00077AC3">
        <w:t xml:space="preserve">passed, two intricate loops would start. </w:t>
      </w:r>
      <w:r w:rsidR="009F0FBF">
        <w:t xml:space="preserve">The first one would choose the number of waves sent to the systems. The second one will set the analogic input of the </w:t>
      </w:r>
      <w:proofErr w:type="spellStart"/>
      <w:r w:rsidR="009F0FBF">
        <w:t>mocap</w:t>
      </w:r>
      <w:proofErr w:type="spellEnd"/>
      <w:r w:rsidR="009F0FBF">
        <w:t xml:space="preserve"> to HIGH and will </w:t>
      </w:r>
      <w:proofErr w:type="gramStart"/>
      <w:r w:rsidR="009F0FBF">
        <w:t>made</w:t>
      </w:r>
      <w:proofErr w:type="gramEnd"/>
      <w:r w:rsidR="009F0FBF">
        <w:t xml:space="preserve"> the LED blink. To do so the outputs are driven directly by their port, to avoid the use of the write function. This function will take a certain time to execute, setting off the desired timings and allows to modification of only one output at the time. </w:t>
      </w:r>
      <w:r w:rsidR="001C76CF">
        <w:t xml:space="preserve">The third zero from the left corresponds to the pin 13, the fourth to the pin 12. First both of the </w:t>
      </w:r>
      <w:proofErr w:type="gramStart"/>
      <w:r w:rsidR="001C76CF">
        <w:t>pin are</w:t>
      </w:r>
      <w:proofErr w:type="gramEnd"/>
      <w:r w:rsidR="001C76CF">
        <w:t xml:space="preserve"> set to high, then the </w:t>
      </w:r>
      <w:r w:rsidR="008915F2">
        <w:t xml:space="preserve">pin 13 is set to low after waiting for 16µs, then set to high again for as many cycle as </w:t>
      </w:r>
      <w:proofErr w:type="spellStart"/>
      <w:r w:rsidR="008915F2">
        <w:t>numBlink</w:t>
      </w:r>
      <w:proofErr w:type="spellEnd"/>
      <w:r w:rsidR="008915F2">
        <w:t>. Once the loop is done, both of t</w:t>
      </w:r>
      <w:r w:rsidR="0036538D">
        <w:t xml:space="preserve">he outputs are set bake to LOW. This loop will execute again for as many times as the variables </w:t>
      </w:r>
      <w:proofErr w:type="spellStart"/>
      <w:r w:rsidR="0036538D">
        <w:t>OnOffNum</w:t>
      </w:r>
      <w:proofErr w:type="spellEnd"/>
      <w:r w:rsidR="0036538D">
        <w:t xml:space="preserve"> states.</w:t>
      </w:r>
      <w:bookmarkEnd w:id="73"/>
      <w:r w:rsidR="0036538D">
        <w:t xml:space="preserve"> </w:t>
      </w:r>
    </w:p>
    <w:p w:rsidR="00F720C4" w:rsidRDefault="00F720C4" w:rsidP="00922D0B">
      <w:pPr>
        <w:jc w:val="both"/>
        <w:outlineLvl w:val="0"/>
      </w:pPr>
      <w:bookmarkStart w:id="74" w:name="_Toc19709957"/>
      <w:r>
        <w:lastRenderedPageBreak/>
        <w:t>Once the whole loop is executed, it will go back at the beginning were it would wait for another push of the button.</w:t>
      </w:r>
      <w:bookmarkEnd w:id="74"/>
      <w:r>
        <w:t xml:space="preserve"> </w:t>
      </w:r>
    </w:p>
    <w:p w:rsidR="00D72A49" w:rsidRPr="00FE0609" w:rsidRDefault="00D72A49" w:rsidP="00C24B9B">
      <w:pPr>
        <w:pStyle w:val="ListParagraph"/>
        <w:numPr>
          <w:ilvl w:val="1"/>
          <w:numId w:val="1"/>
        </w:numPr>
        <w:jc w:val="both"/>
        <w:outlineLvl w:val="2"/>
        <w:rPr>
          <w:b/>
        </w:rPr>
      </w:pPr>
      <w:bookmarkStart w:id="75" w:name="_Ref12311523"/>
      <w:bookmarkStart w:id="76" w:name="_Toc12383577"/>
      <w:bookmarkStart w:id="77" w:name="_Toc19709958"/>
      <w:r w:rsidRPr="00FE0609">
        <w:rPr>
          <w:b/>
        </w:rPr>
        <w:t>Data acquisition</w:t>
      </w:r>
      <w:bookmarkEnd w:id="75"/>
      <w:bookmarkEnd w:id="76"/>
      <w:bookmarkEnd w:id="77"/>
    </w:p>
    <w:p w:rsidR="00D72A49" w:rsidRDefault="00D72A49" w:rsidP="00D72A49">
      <w:pPr>
        <w:jc w:val="both"/>
      </w:pPr>
      <w:r>
        <w:t>Once the synchronization done, it was possible to time events. In a first time a healthy patient walked back and forth on the walkway, at a comfortable pace. He then imitated pathologies, concentrating on the behavior of the feet. The type of gaits where the following:</w:t>
      </w:r>
    </w:p>
    <w:p w:rsidR="00D72A49" w:rsidRDefault="00D72A49" w:rsidP="00D72A49">
      <w:pPr>
        <w:pStyle w:val="ListParagraph"/>
        <w:numPr>
          <w:ilvl w:val="0"/>
          <w:numId w:val="5"/>
        </w:numPr>
        <w:jc w:val="both"/>
      </w:pPr>
      <w:r>
        <w:t>Healthy: the patient walked normally at a comfortable pace.</w:t>
      </w:r>
    </w:p>
    <w:p w:rsidR="00D72A49" w:rsidRDefault="00D72A49" w:rsidP="00D72A49">
      <w:pPr>
        <w:pStyle w:val="ListParagraph"/>
        <w:numPr>
          <w:ilvl w:val="0"/>
          <w:numId w:val="5"/>
        </w:numPr>
        <w:jc w:val="both"/>
      </w:pPr>
      <w:r>
        <w:t>Equinus: the patient imitated an equinus gait. The contact was initiated with the front of the foot, the heel did not touched the ground during the stance phase and the foot off was executed normally.</w:t>
      </w:r>
    </w:p>
    <w:p w:rsidR="00D72A49" w:rsidRDefault="00D72A49" w:rsidP="00D72A49">
      <w:pPr>
        <w:pStyle w:val="ListParagraph"/>
        <w:numPr>
          <w:ilvl w:val="0"/>
          <w:numId w:val="5"/>
        </w:numPr>
        <w:jc w:val="both"/>
      </w:pPr>
      <w:r>
        <w:t>Steppage gait: the patient imitated a steppage gait, where the stop of the forward motion was not coincident with the contact with the ground. At foot contact, the foot motion was more vertical. The foot off was executed normally.</w:t>
      </w:r>
    </w:p>
    <w:p w:rsidR="00D72A49" w:rsidRDefault="00D72A49" w:rsidP="00D72A49">
      <w:pPr>
        <w:pStyle w:val="ListParagraph"/>
        <w:numPr>
          <w:ilvl w:val="0"/>
          <w:numId w:val="5"/>
        </w:numPr>
        <w:jc w:val="both"/>
      </w:pPr>
      <w:r>
        <w:t>Drag: the patient showed a poor foot clearance at foot off, dragging its toe or medial forefoot across or near the walkway.</w:t>
      </w:r>
    </w:p>
    <w:p w:rsidR="00D72A49" w:rsidRDefault="00D72A49" w:rsidP="00D72A49">
      <w:pPr>
        <w:pStyle w:val="ListParagraph"/>
        <w:numPr>
          <w:ilvl w:val="0"/>
          <w:numId w:val="5"/>
        </w:numPr>
        <w:jc w:val="both"/>
      </w:pPr>
      <w:r>
        <w:t xml:space="preserve">Small step: the patient executed really small steps, with a really small step length, so that one foot did not cleared the length of the other foot. </w:t>
      </w:r>
    </w:p>
    <w:p w:rsidR="00D72A49" w:rsidRDefault="00D72A49" w:rsidP="00D72A49">
      <w:pPr>
        <w:ind w:left="360"/>
        <w:jc w:val="both"/>
      </w:pPr>
      <w:r>
        <w:t xml:space="preserve">The number of events for each type of gait was displayed in the </w:t>
      </w:r>
      <w:r>
        <w:fldChar w:fldCharType="begin"/>
      </w:r>
      <w:r>
        <w:instrText xml:space="preserve"> REF _Ref12280576 \h </w:instrText>
      </w:r>
      <w:r w:rsidR="00CD1EBD">
        <w:instrText xml:space="preserve"> \* MERGEFORMAT </w:instrText>
      </w:r>
      <w:r>
        <w:fldChar w:fldCharType="separate"/>
      </w:r>
      <w:r w:rsidR="00CD1EBD">
        <w:t>Table 8</w:t>
      </w:r>
      <w:r>
        <w:fldChar w:fldCharType="end"/>
      </w:r>
      <w:r>
        <w:t>.</w:t>
      </w:r>
    </w:p>
    <w:p w:rsidR="00D72A49" w:rsidRDefault="00D72A49" w:rsidP="00D72A49">
      <w:pPr>
        <w:pStyle w:val="Caption"/>
        <w:keepNext/>
      </w:pPr>
      <w:bookmarkStart w:id="78" w:name="_Ref12280576"/>
      <w:r>
        <w:t xml:space="preserve">Table </w:t>
      </w:r>
      <w:r>
        <w:fldChar w:fldCharType="begin"/>
      </w:r>
      <w:r>
        <w:instrText xml:space="preserve"> SEQ Table \* ARABIC </w:instrText>
      </w:r>
      <w:r>
        <w:fldChar w:fldCharType="separate"/>
      </w:r>
      <w:r w:rsidR="00CD1EBD">
        <w:rPr>
          <w:noProof/>
        </w:rPr>
        <w:t>8</w:t>
      </w:r>
      <w:r>
        <w:rPr>
          <w:noProof/>
        </w:rPr>
        <w:fldChar w:fldCharType="end"/>
      </w:r>
      <w:bookmarkEnd w:id="78"/>
      <w:r>
        <w:t xml:space="preserve"> - Number of events for each type of gait</w:t>
      </w:r>
    </w:p>
    <w:tbl>
      <w:tblPr>
        <w:tblStyle w:val="LightShading-Accent4"/>
        <w:tblW w:w="9680" w:type="dxa"/>
        <w:tblLook w:val="04A0" w:firstRow="1" w:lastRow="0" w:firstColumn="1" w:lastColumn="0" w:noHBand="0" w:noVBand="1"/>
      </w:tblPr>
      <w:tblGrid>
        <w:gridCol w:w="1401"/>
        <w:gridCol w:w="599"/>
        <w:gridCol w:w="1345"/>
        <w:gridCol w:w="575"/>
        <w:gridCol w:w="1345"/>
        <w:gridCol w:w="575"/>
        <w:gridCol w:w="1345"/>
        <w:gridCol w:w="575"/>
        <w:gridCol w:w="1345"/>
        <w:gridCol w:w="575"/>
      </w:tblGrid>
      <w:tr w:rsidR="00D72A49" w:rsidRPr="004D746A" w:rsidTr="00BA3F3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00" w:type="dxa"/>
            <w:gridSpan w:val="2"/>
            <w:noWrap/>
            <w:hideMark/>
          </w:tcPr>
          <w:p w:rsidR="00D72A49" w:rsidRPr="004D746A" w:rsidRDefault="00D72A49" w:rsidP="00BA3F33">
            <w:pPr>
              <w:jc w:val="center"/>
              <w:rPr>
                <w:rFonts w:ascii="Calibri" w:eastAsia="Times New Roman" w:hAnsi="Calibri" w:cs="Calibri"/>
                <w:color w:val="000000"/>
              </w:rPr>
            </w:pPr>
            <w:r w:rsidRPr="004D746A">
              <w:rPr>
                <w:rFonts w:ascii="Calibri" w:eastAsia="Times New Roman" w:hAnsi="Calibri" w:cs="Calibri"/>
                <w:color w:val="000000"/>
              </w:rPr>
              <w:t>Healthy</w:t>
            </w:r>
          </w:p>
        </w:tc>
        <w:tc>
          <w:tcPr>
            <w:tcW w:w="1920" w:type="dxa"/>
            <w:gridSpan w:val="2"/>
            <w:noWrap/>
            <w:hideMark/>
          </w:tcPr>
          <w:p w:rsidR="00D72A49" w:rsidRPr="004D746A" w:rsidRDefault="00D72A49" w:rsidP="00BA3F3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Equinus</w:t>
            </w:r>
          </w:p>
        </w:tc>
        <w:tc>
          <w:tcPr>
            <w:tcW w:w="1920" w:type="dxa"/>
            <w:gridSpan w:val="2"/>
            <w:noWrap/>
            <w:hideMark/>
          </w:tcPr>
          <w:p w:rsidR="00D72A49" w:rsidRPr="004D746A" w:rsidRDefault="00D72A49" w:rsidP="00BA3F3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Steppage</w:t>
            </w:r>
          </w:p>
        </w:tc>
        <w:tc>
          <w:tcPr>
            <w:tcW w:w="1920" w:type="dxa"/>
            <w:gridSpan w:val="2"/>
            <w:noWrap/>
            <w:hideMark/>
          </w:tcPr>
          <w:p w:rsidR="00D72A49" w:rsidRPr="004D746A" w:rsidRDefault="00D72A49" w:rsidP="00BA3F3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Drag</w:t>
            </w:r>
          </w:p>
        </w:tc>
        <w:tc>
          <w:tcPr>
            <w:tcW w:w="1920" w:type="dxa"/>
            <w:gridSpan w:val="2"/>
            <w:noWrap/>
            <w:hideMark/>
          </w:tcPr>
          <w:p w:rsidR="00D72A49" w:rsidRPr="004D746A" w:rsidRDefault="00D72A49" w:rsidP="00BA3F3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Small step</w:t>
            </w:r>
          </w:p>
        </w:tc>
      </w:tr>
      <w:tr w:rsidR="00D72A49" w:rsidRPr="004D746A" w:rsidTr="00BA3F3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01" w:type="dxa"/>
            <w:noWrap/>
            <w:hideMark/>
          </w:tcPr>
          <w:p w:rsidR="00D72A49" w:rsidRPr="004D746A" w:rsidRDefault="00D72A49" w:rsidP="00BA3F33">
            <w:pPr>
              <w:jc w:val="right"/>
              <w:rPr>
                <w:rFonts w:ascii="Calibri" w:eastAsia="Times New Roman" w:hAnsi="Calibri" w:cs="Calibri"/>
                <w:b w:val="0"/>
                <w:color w:val="000000"/>
              </w:rPr>
            </w:pPr>
            <w:r w:rsidRPr="004D746A">
              <w:rPr>
                <w:rFonts w:ascii="Calibri" w:eastAsia="Times New Roman" w:hAnsi="Calibri" w:cs="Calibri"/>
                <w:color w:val="000000"/>
              </w:rPr>
              <w:t xml:space="preserve">Contact </w:t>
            </w:r>
          </w:p>
        </w:tc>
        <w:tc>
          <w:tcPr>
            <w:tcW w:w="599" w:type="dxa"/>
            <w:noWrap/>
            <w:hideMark/>
          </w:tcPr>
          <w:p w:rsidR="00D72A49" w:rsidRPr="004D746A"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r>
      <w:tr w:rsidR="00D72A49" w:rsidRPr="004D746A" w:rsidTr="00BA3F33">
        <w:trPr>
          <w:trHeight w:val="288"/>
        </w:trPr>
        <w:tc>
          <w:tcPr>
            <w:cnfStyle w:val="001000000000" w:firstRow="0" w:lastRow="0" w:firstColumn="1" w:lastColumn="0" w:oddVBand="0" w:evenVBand="0" w:oddHBand="0" w:evenHBand="0" w:firstRowFirstColumn="0" w:firstRowLastColumn="0" w:lastRowFirstColumn="0" w:lastRowLastColumn="0"/>
            <w:tcW w:w="1401" w:type="dxa"/>
            <w:noWrap/>
            <w:hideMark/>
          </w:tcPr>
          <w:p w:rsidR="00D72A49" w:rsidRPr="004D746A" w:rsidRDefault="00D72A49" w:rsidP="00BA3F33">
            <w:pPr>
              <w:jc w:val="right"/>
              <w:rPr>
                <w:rFonts w:ascii="Calibri" w:eastAsia="Times New Roman" w:hAnsi="Calibri" w:cs="Calibri"/>
                <w:b w:val="0"/>
                <w:color w:val="000000"/>
              </w:rPr>
            </w:pPr>
            <w:r w:rsidRPr="004D746A">
              <w:rPr>
                <w:rFonts w:ascii="Calibri" w:eastAsia="Times New Roman" w:hAnsi="Calibri" w:cs="Calibri"/>
                <w:color w:val="000000"/>
              </w:rPr>
              <w:t>25</w:t>
            </w:r>
          </w:p>
        </w:tc>
        <w:tc>
          <w:tcPr>
            <w:tcW w:w="599" w:type="dxa"/>
            <w:noWrap/>
            <w:hideMark/>
          </w:tcPr>
          <w:p w:rsidR="00D72A49" w:rsidRPr="004D746A"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9</w:t>
            </w:r>
          </w:p>
        </w:tc>
        <w:tc>
          <w:tcPr>
            <w:tcW w:w="1345" w:type="dxa"/>
            <w:noWrap/>
            <w:hideMark/>
          </w:tcPr>
          <w:p w:rsidR="00D72A49" w:rsidRPr="004D746A" w:rsidRDefault="00D72A49"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5</w:t>
            </w:r>
          </w:p>
        </w:tc>
        <w:tc>
          <w:tcPr>
            <w:tcW w:w="575" w:type="dxa"/>
            <w:noWrap/>
            <w:hideMark/>
          </w:tcPr>
          <w:p w:rsidR="00D72A49" w:rsidRPr="004D746A"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6</w:t>
            </w:r>
          </w:p>
        </w:tc>
        <w:tc>
          <w:tcPr>
            <w:tcW w:w="1345" w:type="dxa"/>
            <w:noWrap/>
            <w:hideMark/>
          </w:tcPr>
          <w:p w:rsidR="00D72A49" w:rsidRPr="004D746A" w:rsidRDefault="00D72A49"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c>
          <w:tcPr>
            <w:tcW w:w="575" w:type="dxa"/>
            <w:noWrap/>
            <w:hideMark/>
          </w:tcPr>
          <w:p w:rsidR="00D72A49" w:rsidRPr="004D746A"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c>
          <w:tcPr>
            <w:tcW w:w="1345" w:type="dxa"/>
            <w:noWrap/>
            <w:hideMark/>
          </w:tcPr>
          <w:p w:rsidR="00D72A49" w:rsidRPr="004D746A" w:rsidRDefault="00D72A49"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5</w:t>
            </w:r>
          </w:p>
        </w:tc>
        <w:tc>
          <w:tcPr>
            <w:tcW w:w="575" w:type="dxa"/>
            <w:noWrap/>
            <w:hideMark/>
          </w:tcPr>
          <w:p w:rsidR="00D72A49" w:rsidRPr="004D746A"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5</w:t>
            </w:r>
          </w:p>
        </w:tc>
        <w:tc>
          <w:tcPr>
            <w:tcW w:w="1345" w:type="dxa"/>
            <w:noWrap/>
            <w:hideMark/>
          </w:tcPr>
          <w:p w:rsidR="00D72A49" w:rsidRPr="004D746A" w:rsidRDefault="00D72A49"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6</w:t>
            </w:r>
          </w:p>
        </w:tc>
        <w:tc>
          <w:tcPr>
            <w:tcW w:w="575" w:type="dxa"/>
            <w:noWrap/>
            <w:hideMark/>
          </w:tcPr>
          <w:p w:rsidR="00D72A49" w:rsidRPr="004D746A"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r>
    </w:tbl>
    <w:p w:rsidR="00D72A49" w:rsidRDefault="00D72A49" w:rsidP="00D72A49">
      <w:pPr>
        <w:ind w:left="360"/>
        <w:jc w:val="both"/>
      </w:pPr>
    </w:p>
    <w:p w:rsidR="00D72A49" w:rsidRDefault="00D72A49" w:rsidP="00D72A49">
      <w:pPr>
        <w:ind w:left="360"/>
        <w:jc w:val="both"/>
      </w:pPr>
      <w:r>
        <w:t xml:space="preserve">Due to the type of pathology used, not all of the events were determined with the same technique. The events of the Healthy, Equinus and Steppage gait were determined with the classic Gold Standard, the force platform. A threshold of 10N was used for foot contact and off. For the drag gait, the foot off was rated by an operator, and was considered as the moment of the start of the forward motion of the hallux marker. For the foot contact the force platform was used with the same threshold. For the small steps, the foot contact was timed at the stop of the forward motion of the hallux marker, the foot off was determined like for the drag gait. </w:t>
      </w:r>
    </w:p>
    <w:p w:rsidR="00D72A49" w:rsidRPr="00824E5B" w:rsidRDefault="00D72A49" w:rsidP="00D72A49">
      <w:pPr>
        <w:ind w:left="360"/>
        <w:jc w:val="both"/>
      </w:pPr>
      <w:r>
        <w:t xml:space="preserve">For the gaits with floor clearance, the Healthy, Equinus and Steppage gait, the event detection was based on the number of LEDs interrupted. For a foot contact, the data displayed in </w:t>
      </w:r>
      <w:r>
        <w:fldChar w:fldCharType="begin"/>
      </w:r>
      <w:r>
        <w:instrText xml:space="preserve"> REF _Ref12282838 \h </w:instrText>
      </w:r>
      <w:r w:rsidR="00CD1EBD">
        <w:instrText xml:space="preserve"> \* MERGEFORMAT </w:instrText>
      </w:r>
      <w:r>
        <w:fldChar w:fldCharType="separate"/>
      </w:r>
      <w:r w:rsidR="00CD1EBD">
        <w:t>Table 9</w:t>
      </w:r>
      <w:r>
        <w:fldChar w:fldCharType="end"/>
      </w:r>
      <w:r>
        <w:t xml:space="preserve"> was used. For the threshold of 2 LEDs, the timing corresponds to the time when an object with a size of at least 2 LEDs appeared. When an object 3 LEDs long appeared the timing was recorded the same way, up to 5 LEDs. It was sometime necessary to go further than 5 LEDs to approach the Gold Standard. The errors were computed and the best threshold was determined. </w:t>
      </w:r>
    </w:p>
    <w:p w:rsidR="00D72A49" w:rsidRDefault="00D72A49" w:rsidP="00D72A49">
      <w:pPr>
        <w:pStyle w:val="Caption"/>
        <w:keepNext/>
        <w:jc w:val="center"/>
      </w:pPr>
      <w:bookmarkStart w:id="79" w:name="_Ref12282838"/>
      <w:r>
        <w:lastRenderedPageBreak/>
        <w:t xml:space="preserve">Table </w:t>
      </w:r>
      <w:r>
        <w:fldChar w:fldCharType="begin"/>
      </w:r>
      <w:r>
        <w:instrText xml:space="preserve"> SEQ Table \* ARABIC </w:instrText>
      </w:r>
      <w:r>
        <w:fldChar w:fldCharType="separate"/>
      </w:r>
      <w:r w:rsidR="00CD1EBD">
        <w:rPr>
          <w:noProof/>
        </w:rPr>
        <w:t>9</w:t>
      </w:r>
      <w:r>
        <w:rPr>
          <w:noProof/>
        </w:rPr>
        <w:fldChar w:fldCharType="end"/>
      </w:r>
      <w:bookmarkEnd w:id="79"/>
      <w:r>
        <w:t xml:space="preserve"> – Data used to determine the best threshold and the errors of the event detection by the Optogait.</w:t>
      </w:r>
    </w:p>
    <w:tbl>
      <w:tblPr>
        <w:tblStyle w:val="LightShading-Accent4"/>
        <w:tblW w:w="6710" w:type="dxa"/>
        <w:jc w:val="center"/>
        <w:tblLook w:val="04A0" w:firstRow="1" w:lastRow="0" w:firstColumn="1" w:lastColumn="0" w:noHBand="0" w:noVBand="1"/>
      </w:tblPr>
      <w:tblGrid>
        <w:gridCol w:w="1995"/>
        <w:gridCol w:w="880"/>
        <w:gridCol w:w="880"/>
        <w:gridCol w:w="663"/>
        <w:gridCol w:w="880"/>
        <w:gridCol w:w="1412"/>
      </w:tblGrid>
      <w:tr w:rsidR="00D72A49" w:rsidRPr="00E4780E"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710" w:type="dxa"/>
            <w:gridSpan w:val="6"/>
            <w:noWrap/>
            <w:hideMark/>
          </w:tcPr>
          <w:p w:rsidR="00D72A49" w:rsidRPr="00E4780E" w:rsidRDefault="00D72A49" w:rsidP="00BA3F33">
            <w:pPr>
              <w:jc w:val="center"/>
              <w:rPr>
                <w:rFonts w:ascii="Calibri" w:eastAsia="Times New Roman" w:hAnsi="Calibri" w:cs="Calibri"/>
                <w:color w:val="000000"/>
              </w:rPr>
            </w:pPr>
            <w:r w:rsidRPr="00E4780E">
              <w:rPr>
                <w:rFonts w:ascii="Calibri" w:eastAsia="Times New Roman" w:hAnsi="Calibri" w:cs="Calibri"/>
                <w:color w:val="000000"/>
              </w:rPr>
              <w:t>Left foot Contact</w:t>
            </w:r>
          </w:p>
        </w:tc>
      </w:tr>
      <w:tr w:rsidR="00D72A49" w:rsidRPr="00E4780E"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95" w:type="dxa"/>
            <w:noWrap/>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Material</w:t>
            </w:r>
          </w:p>
        </w:tc>
        <w:tc>
          <w:tcPr>
            <w:tcW w:w="3303" w:type="dxa"/>
            <w:gridSpan w:val="4"/>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Optogait</w:t>
            </w:r>
          </w:p>
        </w:tc>
        <w:tc>
          <w:tcPr>
            <w:tcW w:w="1412"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Force plate</w:t>
            </w:r>
          </w:p>
        </w:tc>
      </w:tr>
      <w:tr w:rsidR="00D72A49" w:rsidRPr="00E4780E" w:rsidTr="00BA3F33">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Threshold (LEDs/Force)</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3</w:t>
            </w:r>
          </w:p>
        </w:tc>
        <w:tc>
          <w:tcPr>
            <w:tcW w:w="663"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4</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5</w:t>
            </w:r>
          </w:p>
        </w:tc>
        <w:tc>
          <w:tcPr>
            <w:tcW w:w="1412"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0N</w:t>
            </w:r>
          </w:p>
        </w:tc>
      </w:tr>
      <w:tr w:rsidR="00D72A49" w:rsidRPr="00E4780E" w:rsidTr="00BA3F33">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Timing (Frames,200Hz)</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4,2</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4,8</w:t>
            </w:r>
          </w:p>
        </w:tc>
        <w:tc>
          <w:tcPr>
            <w:tcW w:w="663"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5</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6,2</w:t>
            </w:r>
          </w:p>
        </w:tc>
        <w:tc>
          <w:tcPr>
            <w:tcW w:w="1412"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6</w:t>
            </w:r>
          </w:p>
        </w:tc>
      </w:tr>
      <w:tr w:rsidR="00D72A49" w:rsidRPr="00E4780E" w:rsidTr="00BA3F33">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Absolute errors (Frames)</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8</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2</w:t>
            </w:r>
          </w:p>
        </w:tc>
        <w:tc>
          <w:tcPr>
            <w:tcW w:w="663"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1412" w:type="dxa"/>
            <w:noWrap/>
            <w:hideMark/>
          </w:tcPr>
          <w:p w:rsidR="00D72A49" w:rsidRPr="00E4780E"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D72A49" w:rsidRPr="00E4780E" w:rsidTr="00BA3F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Best threshold</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color w:val="000000"/>
                <w:sz w:val="20"/>
                <w:szCs w:val="20"/>
              </w:rPr>
            </w:pPr>
            <w:r w:rsidRPr="00E4780E">
              <w:rPr>
                <w:rFonts w:ascii="Arial Unicode MS" w:eastAsia="Arial Unicode MS" w:hAnsi="Arial Unicode MS" w:cs="Arial Unicode MS" w:hint="eastAsia"/>
                <w:color w:val="000000"/>
                <w:sz w:val="20"/>
                <w:szCs w:val="20"/>
              </w:rPr>
              <w:t>5</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D72A49" w:rsidRPr="00E4780E"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Best error</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D72A49" w:rsidRPr="00E4780E" w:rsidTr="00BA3F33">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Threshold LED=4</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w:t>
            </w: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BA3F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D72A49" w:rsidRPr="00E4780E" w:rsidTr="00BA3F33">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BA3F33">
            <w:pPr>
              <w:rPr>
                <w:rFonts w:ascii="Calibri" w:eastAsia="Times New Roman" w:hAnsi="Calibri" w:cs="Calibri"/>
                <w:color w:val="000000"/>
              </w:rPr>
            </w:pPr>
            <w:r w:rsidRPr="00E4780E">
              <w:rPr>
                <w:rFonts w:ascii="Calibri" w:eastAsia="Times New Roman" w:hAnsi="Calibri" w:cs="Calibri"/>
                <w:color w:val="000000"/>
              </w:rPr>
              <w:t>Threshold LED=5</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BA3F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bl>
    <w:p w:rsidR="00D72A49" w:rsidRDefault="00D72A49" w:rsidP="00D72A49">
      <w:r>
        <w:t xml:space="preserve">For timings for foot off were determined the same way, but with a descending threshold: when the size of an object was under the threshold, the timing was recorded. The data extracted with these methods were presented in the </w:t>
      </w:r>
      <w:r>
        <w:fldChar w:fldCharType="begin"/>
      </w:r>
      <w:r>
        <w:instrText xml:space="preserve"> REF _Ref12284040 \h </w:instrText>
      </w:r>
      <w:r w:rsidR="00CD1EBD">
        <w:instrText xml:space="preserve"> \* MERGEFORMAT </w:instrText>
      </w:r>
      <w:r>
        <w:fldChar w:fldCharType="separate"/>
      </w:r>
      <w:r w:rsidR="00CD1EBD">
        <w:t>Table 11</w:t>
      </w:r>
      <w:r>
        <w:fldChar w:fldCharType="end"/>
      </w:r>
      <w:r>
        <w:t xml:space="preserve">. </w:t>
      </w:r>
    </w:p>
    <w:p w:rsidR="00D72A49" w:rsidRDefault="00D72A49" w:rsidP="00D72A49">
      <w:r w:rsidRPr="004404BB">
        <w:t xml:space="preserve">For the gait types without foot clearance, the moments of beginning or stops of forward motion were determined by looking at the edge of the objects. For the drag and small step gaits, foot off events were detected when the posterior edge started to change and foot contact were detected when the anterior edge stopped going forward. </w:t>
      </w:r>
    </w:p>
    <w:p w:rsidR="001915CD" w:rsidRPr="00472C06" w:rsidRDefault="001915CD" w:rsidP="001915CD">
      <w:pPr>
        <w:pStyle w:val="ListParagraph"/>
        <w:numPr>
          <w:ilvl w:val="2"/>
          <w:numId w:val="1"/>
        </w:numPr>
        <w:jc w:val="both"/>
        <w:outlineLvl w:val="2"/>
        <w:rPr>
          <w:b/>
          <w:sz w:val="24"/>
          <w:szCs w:val="24"/>
        </w:rPr>
      </w:pPr>
      <w:bookmarkStart w:id="80" w:name="_Toc12383578"/>
      <w:bookmarkStart w:id="81" w:name="_Toc19709959"/>
      <w:r w:rsidRPr="00472C06">
        <w:rPr>
          <w:b/>
          <w:sz w:val="24"/>
          <w:szCs w:val="24"/>
        </w:rPr>
        <w:t>Results</w:t>
      </w:r>
      <w:bookmarkEnd w:id="80"/>
      <w:bookmarkEnd w:id="81"/>
    </w:p>
    <w:p w:rsidR="001915CD" w:rsidRPr="00FE0609" w:rsidRDefault="001915CD" w:rsidP="001915CD">
      <w:pPr>
        <w:pStyle w:val="ListParagraph"/>
        <w:numPr>
          <w:ilvl w:val="3"/>
          <w:numId w:val="1"/>
        </w:numPr>
        <w:jc w:val="both"/>
        <w:outlineLvl w:val="2"/>
        <w:rPr>
          <w:b/>
        </w:rPr>
      </w:pPr>
      <w:bookmarkStart w:id="82" w:name="_Toc12383579"/>
      <w:bookmarkStart w:id="83" w:name="_Toc19709960"/>
      <w:r w:rsidRPr="00FE0609">
        <w:rPr>
          <w:b/>
        </w:rPr>
        <w:t>Synchronization</w:t>
      </w:r>
      <w:bookmarkEnd w:id="82"/>
      <w:bookmarkEnd w:id="83"/>
    </w:p>
    <w:p w:rsidR="001915CD" w:rsidRDefault="001915CD" w:rsidP="001915CD">
      <w:pPr>
        <w:jc w:val="both"/>
      </w:pPr>
      <w:r>
        <w:t xml:space="preserve">By comparing this synchronization with the impacts made by the basketball, the delays in the </w:t>
      </w:r>
      <w:r>
        <w:fldChar w:fldCharType="begin"/>
      </w:r>
      <w:r>
        <w:instrText xml:space="preserve"> REF _Ref11776191 \h </w:instrText>
      </w:r>
      <w:r w:rsidR="00CD1EBD">
        <w:instrText xml:space="preserve"> \* MERGEFORMAT </w:instrText>
      </w:r>
      <w:r>
        <w:fldChar w:fldCharType="separate"/>
      </w:r>
      <w:r w:rsidR="00CD1EBD">
        <w:t>Table 10</w:t>
      </w:r>
      <w:r>
        <w:fldChar w:fldCharType="end"/>
      </w:r>
      <w:r>
        <w:t xml:space="preserve"> were computed. </w:t>
      </w:r>
    </w:p>
    <w:p w:rsidR="001915CD" w:rsidRDefault="001915CD" w:rsidP="001915CD">
      <w:pPr>
        <w:jc w:val="both"/>
      </w:pPr>
      <w:r>
        <w:t>The low mean and the low standard deviation demonstrate the reliability of this solution. The maximum error encountered was of 0.0052, which correspond to approximately 1 frame for cameras sampled at 200Hz, which was clearly in the limits of actual algorithms.</w:t>
      </w:r>
    </w:p>
    <w:p w:rsidR="001915CD" w:rsidRDefault="001915CD" w:rsidP="001915CD">
      <w:pPr>
        <w:pStyle w:val="Caption"/>
        <w:keepNext/>
      </w:pPr>
      <w:bookmarkStart w:id="84" w:name="_Ref11776191"/>
      <w:r>
        <w:t xml:space="preserve">Table </w:t>
      </w:r>
      <w:r>
        <w:fldChar w:fldCharType="begin"/>
      </w:r>
      <w:r>
        <w:instrText xml:space="preserve"> SEQ Table \* ARABIC </w:instrText>
      </w:r>
      <w:r>
        <w:fldChar w:fldCharType="separate"/>
      </w:r>
      <w:r w:rsidR="00CD1EBD">
        <w:rPr>
          <w:noProof/>
        </w:rPr>
        <w:t>10</w:t>
      </w:r>
      <w:r>
        <w:rPr>
          <w:noProof/>
        </w:rPr>
        <w:fldChar w:fldCharType="end"/>
      </w:r>
      <w:bookmarkEnd w:id="84"/>
      <w:r>
        <w:t xml:space="preserve"> – Results of the synchronization tests, with three impacts for each of the ten tests. “AVG” mean average and “STD” means standard deviation. The results are expressed in ms.</w:t>
      </w:r>
    </w:p>
    <w:tbl>
      <w:tblPr>
        <w:tblStyle w:val="LightShading-Accent4"/>
        <w:tblW w:w="6610" w:type="dxa"/>
        <w:jc w:val="center"/>
        <w:tblLook w:val="04A0" w:firstRow="1" w:lastRow="0" w:firstColumn="1" w:lastColumn="0" w:noHBand="0" w:noVBand="1"/>
      </w:tblPr>
      <w:tblGrid>
        <w:gridCol w:w="960"/>
        <w:gridCol w:w="1133"/>
        <w:gridCol w:w="1134"/>
        <w:gridCol w:w="1134"/>
        <w:gridCol w:w="1052"/>
        <w:gridCol w:w="1197"/>
      </w:tblGrid>
      <w:tr w:rsidR="001915CD" w:rsidRPr="007911D2" w:rsidTr="00BA3F3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rPr>
                <w:rFonts w:ascii="Calibri" w:eastAsia="Times New Roman" w:hAnsi="Calibri" w:cs="Calibri"/>
                <w:color w:val="000000"/>
              </w:rPr>
            </w:pPr>
            <w:r w:rsidRPr="007911D2">
              <w:rPr>
                <w:rFonts w:ascii="Calibri" w:eastAsia="Times New Roman" w:hAnsi="Calibri" w:cs="Calibri"/>
                <w:color w:val="000000"/>
              </w:rPr>
              <w:t>test n°</w:t>
            </w:r>
          </w:p>
        </w:tc>
        <w:tc>
          <w:tcPr>
            <w:tcW w:w="1133" w:type="dxa"/>
            <w:noWrap/>
            <w:hideMark/>
          </w:tcPr>
          <w:p w:rsidR="001915CD" w:rsidRPr="007911D2" w:rsidRDefault="001915CD" w:rsidP="00BA3F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1</w:t>
            </w:r>
          </w:p>
        </w:tc>
        <w:tc>
          <w:tcPr>
            <w:tcW w:w="1134" w:type="dxa"/>
            <w:noWrap/>
            <w:hideMark/>
          </w:tcPr>
          <w:p w:rsidR="001915CD" w:rsidRPr="007911D2" w:rsidRDefault="001915CD" w:rsidP="00BA3F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2</w:t>
            </w:r>
          </w:p>
        </w:tc>
        <w:tc>
          <w:tcPr>
            <w:tcW w:w="1134" w:type="dxa"/>
            <w:noWrap/>
            <w:hideMark/>
          </w:tcPr>
          <w:p w:rsidR="001915CD" w:rsidRPr="007911D2" w:rsidRDefault="001915CD" w:rsidP="00BA3F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3</w:t>
            </w:r>
          </w:p>
        </w:tc>
        <w:tc>
          <w:tcPr>
            <w:tcW w:w="1052" w:type="dxa"/>
            <w:noWrap/>
            <w:hideMark/>
          </w:tcPr>
          <w:p w:rsidR="001915CD" w:rsidRPr="007911D2" w:rsidRDefault="001915CD" w:rsidP="00BA3F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VG</w:t>
            </w:r>
          </w:p>
        </w:tc>
        <w:tc>
          <w:tcPr>
            <w:tcW w:w="1197" w:type="dxa"/>
            <w:noWrap/>
            <w:hideMark/>
          </w:tcPr>
          <w:p w:rsidR="001915CD" w:rsidRPr="007911D2" w:rsidRDefault="001915CD" w:rsidP="00BA3F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TD</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1</w:t>
            </w:r>
          </w:p>
        </w:tc>
        <w:tc>
          <w:tcPr>
            <w:tcW w:w="1133"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1</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0</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3</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1</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2</w:t>
            </w:r>
          </w:p>
        </w:tc>
        <w:tc>
          <w:tcPr>
            <w:tcW w:w="1133"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8</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6</w:t>
            </w:r>
          </w:p>
        </w:tc>
        <w:tc>
          <w:tcPr>
            <w:tcW w:w="1052"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3</w:t>
            </w:r>
          </w:p>
        </w:tc>
        <w:tc>
          <w:tcPr>
            <w:tcW w:w="1197"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3</w:t>
            </w:r>
          </w:p>
        </w:tc>
        <w:tc>
          <w:tcPr>
            <w:tcW w:w="1133"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3</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1</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8</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1</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4</w:t>
            </w:r>
          </w:p>
        </w:tc>
        <w:tc>
          <w:tcPr>
            <w:tcW w:w="1133"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052"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197"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5</w:t>
            </w:r>
          </w:p>
        </w:tc>
        <w:tc>
          <w:tcPr>
            <w:tcW w:w="1133"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4</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7</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6</w:t>
            </w:r>
          </w:p>
        </w:tc>
        <w:tc>
          <w:tcPr>
            <w:tcW w:w="1133"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52</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0</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052"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7</w:t>
            </w:r>
          </w:p>
        </w:tc>
        <w:tc>
          <w:tcPr>
            <w:tcW w:w="1197"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1</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7</w:t>
            </w:r>
          </w:p>
        </w:tc>
        <w:tc>
          <w:tcPr>
            <w:tcW w:w="1133"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2</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9</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6</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9</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lastRenderedPageBreak/>
              <w:t>8</w:t>
            </w:r>
          </w:p>
        </w:tc>
        <w:tc>
          <w:tcPr>
            <w:tcW w:w="1133"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7</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0</w:t>
            </w:r>
          </w:p>
        </w:tc>
        <w:tc>
          <w:tcPr>
            <w:tcW w:w="1052"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197"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7</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9</w:t>
            </w:r>
          </w:p>
        </w:tc>
        <w:tc>
          <w:tcPr>
            <w:tcW w:w="1133"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c>
          <w:tcPr>
            <w:tcW w:w="1134"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9</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3</w:t>
            </w:r>
          </w:p>
        </w:tc>
      </w:tr>
      <w:tr w:rsidR="001915CD" w:rsidRPr="007911D2"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BA3F33">
            <w:pPr>
              <w:jc w:val="right"/>
              <w:rPr>
                <w:rFonts w:ascii="Calibri" w:eastAsia="Times New Roman" w:hAnsi="Calibri" w:cs="Calibri"/>
                <w:color w:val="000000"/>
              </w:rPr>
            </w:pPr>
            <w:r w:rsidRPr="007911D2">
              <w:rPr>
                <w:rFonts w:ascii="Calibri" w:eastAsia="Times New Roman" w:hAnsi="Calibri" w:cs="Calibri"/>
                <w:color w:val="000000"/>
              </w:rPr>
              <w:t>10</w:t>
            </w:r>
          </w:p>
        </w:tc>
        <w:tc>
          <w:tcPr>
            <w:tcW w:w="1133"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0</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6</w:t>
            </w:r>
          </w:p>
        </w:tc>
        <w:tc>
          <w:tcPr>
            <w:tcW w:w="1134"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1</w:t>
            </w:r>
          </w:p>
        </w:tc>
        <w:tc>
          <w:tcPr>
            <w:tcW w:w="1052"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9</w:t>
            </w:r>
          </w:p>
        </w:tc>
        <w:tc>
          <w:tcPr>
            <w:tcW w:w="1197" w:type="dxa"/>
            <w:noWrap/>
            <w:hideMark/>
          </w:tcPr>
          <w:p w:rsidR="001915CD" w:rsidRPr="007911D2"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361" w:type="dxa"/>
            <w:gridSpan w:val="4"/>
            <w:noWrap/>
            <w:hideMark/>
          </w:tcPr>
          <w:p w:rsidR="001915CD" w:rsidRPr="007911D2" w:rsidRDefault="001915CD" w:rsidP="00BA3F33">
            <w:pPr>
              <w:jc w:val="center"/>
              <w:rPr>
                <w:rFonts w:ascii="Calibri" w:eastAsia="Times New Roman" w:hAnsi="Calibri" w:cs="Calibri"/>
                <w:color w:val="000000"/>
              </w:rPr>
            </w:pPr>
            <w:r w:rsidRPr="007911D2">
              <w:rPr>
                <w:rFonts w:ascii="Calibri" w:eastAsia="Times New Roman" w:hAnsi="Calibri" w:cs="Calibri"/>
                <w:color w:val="000000"/>
              </w:rPr>
              <w:t>Total</w:t>
            </w:r>
          </w:p>
        </w:tc>
        <w:tc>
          <w:tcPr>
            <w:tcW w:w="1052"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819</w:t>
            </w:r>
          </w:p>
        </w:tc>
        <w:tc>
          <w:tcPr>
            <w:tcW w:w="1197" w:type="dxa"/>
            <w:noWrap/>
            <w:hideMark/>
          </w:tcPr>
          <w:p w:rsidR="001915CD" w:rsidRPr="007911D2"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288</w:t>
            </w:r>
          </w:p>
        </w:tc>
      </w:tr>
    </w:tbl>
    <w:p w:rsidR="001915CD" w:rsidRDefault="001915CD" w:rsidP="001915CD">
      <w:pPr>
        <w:jc w:val="both"/>
      </w:pPr>
    </w:p>
    <w:p w:rsidR="001915CD" w:rsidRPr="00FE0609" w:rsidRDefault="001915CD" w:rsidP="001915CD">
      <w:pPr>
        <w:pStyle w:val="ListParagraph"/>
        <w:numPr>
          <w:ilvl w:val="3"/>
          <w:numId w:val="1"/>
        </w:numPr>
        <w:jc w:val="both"/>
        <w:outlineLvl w:val="2"/>
        <w:rPr>
          <w:b/>
        </w:rPr>
      </w:pPr>
      <w:bookmarkStart w:id="85" w:name="_Toc12383580"/>
      <w:bookmarkStart w:id="86" w:name="_Toc19709961"/>
      <w:r w:rsidRPr="00FE0609">
        <w:rPr>
          <w:b/>
        </w:rPr>
        <w:t>Event timing</w:t>
      </w:r>
      <w:bookmarkEnd w:id="85"/>
      <w:bookmarkEnd w:id="86"/>
    </w:p>
    <w:p w:rsidR="001915CD" w:rsidRDefault="001915CD" w:rsidP="001915CD">
      <w:pPr>
        <w:jc w:val="both"/>
      </w:pPr>
      <w:r>
        <w:t xml:space="preserve">The results from the hybrid approach for the healthy gait were presented in the </w:t>
      </w:r>
      <w:r>
        <w:fldChar w:fldCharType="begin"/>
      </w:r>
      <w:r>
        <w:instrText xml:space="preserve"> REF _Ref12284040 \h </w:instrText>
      </w:r>
      <w:r w:rsidR="00CD1EBD">
        <w:instrText xml:space="preserve"> \* MERGEFORMAT </w:instrText>
      </w:r>
      <w:r>
        <w:fldChar w:fldCharType="separate"/>
      </w:r>
      <w:r w:rsidR="00CD1EBD">
        <w:t>Table 11</w:t>
      </w:r>
      <w:r>
        <w:fldChar w:fldCharType="end"/>
      </w:r>
      <w:r>
        <w:t xml:space="preserve">. First a best LED threshold for foot contact and off was computed, by doing the average of the thresholds resulting in the smaller error for each event. The average error was computed for this setting. Then the error and standard deviation was computed with thresholds settings around the average of the best thresholds: the average of thresholds for the contact was 4.68 frames; hence errors were computed with thresholds of 4 and 5 frames. The same was made for the foot off. </w:t>
      </w:r>
    </w:p>
    <w:p w:rsidR="001915CD" w:rsidRPr="00B9684F" w:rsidRDefault="001915CD" w:rsidP="001915CD">
      <w:pPr>
        <w:pStyle w:val="Caption"/>
        <w:keepNext/>
        <w:jc w:val="center"/>
      </w:pPr>
      <w:bookmarkStart w:id="87" w:name="_Ref12284040"/>
      <w:r>
        <w:t xml:space="preserve">Table </w:t>
      </w:r>
      <w:r>
        <w:fldChar w:fldCharType="begin"/>
      </w:r>
      <w:r>
        <w:instrText xml:space="preserve"> SEQ Table \* ARABIC </w:instrText>
      </w:r>
      <w:r>
        <w:fldChar w:fldCharType="separate"/>
      </w:r>
      <w:r w:rsidR="00CD1EBD">
        <w:rPr>
          <w:noProof/>
        </w:rPr>
        <w:t>11</w:t>
      </w:r>
      <w:r>
        <w:rPr>
          <w:noProof/>
        </w:rPr>
        <w:fldChar w:fldCharType="end"/>
      </w:r>
      <w:bookmarkEnd w:id="87"/>
      <w:r>
        <w:t xml:space="preserve"> – Results of the use of the Optogait to detect events in healthy gait. “</w:t>
      </w:r>
      <w:proofErr w:type="gramStart"/>
      <w:r>
        <w:t>avg</w:t>
      </w:r>
      <w:proofErr w:type="gramEnd"/>
      <w:r>
        <w:t xml:space="preserve">” means average, “STD” means standard deviation. </w:t>
      </w:r>
    </w:p>
    <w:tbl>
      <w:tblPr>
        <w:tblStyle w:val="LightShading-Accent4"/>
        <w:tblW w:w="5200" w:type="dxa"/>
        <w:jc w:val="center"/>
        <w:tblInd w:w="-416" w:type="dxa"/>
        <w:tblLook w:val="04A0" w:firstRow="1" w:lastRow="0" w:firstColumn="1" w:lastColumn="0" w:noHBand="0" w:noVBand="1"/>
      </w:tblPr>
      <w:tblGrid>
        <w:gridCol w:w="2061"/>
        <w:gridCol w:w="328"/>
        <w:gridCol w:w="1225"/>
        <w:gridCol w:w="560"/>
        <w:gridCol w:w="1026"/>
      </w:tblGrid>
      <w:tr w:rsidR="001915CD" w:rsidRPr="00A0154B"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BA3F33">
            <w:pPr>
              <w:jc w:val="center"/>
              <w:rPr>
                <w:rFonts w:ascii="Calibri" w:eastAsia="Times New Roman" w:hAnsi="Calibri" w:cs="Calibri"/>
                <w:color w:val="000000"/>
              </w:rPr>
            </w:pPr>
            <w:r w:rsidRPr="00A0154B">
              <w:rPr>
                <w:rFonts w:ascii="Calibri" w:eastAsia="Times New Roman" w:hAnsi="Calibri" w:cs="Calibri"/>
                <w:color w:val="000000"/>
              </w:rPr>
              <w:t>Walk type : Healthy</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tcPr>
          <w:p w:rsidR="001915CD" w:rsidRPr="00C84DCA" w:rsidRDefault="001915CD" w:rsidP="00BA3F33">
            <w:pPr>
              <w:jc w:val="center"/>
              <w:rPr>
                <w:rFonts w:ascii="Calibri" w:eastAsia="Times New Roman" w:hAnsi="Calibri" w:cs="Calibri"/>
                <w:color w:val="000000"/>
              </w:rPr>
            </w:pPr>
            <w:r w:rsidRPr="00C84DCA">
              <w:rPr>
                <w:rFonts w:ascii="Calibri" w:eastAsia="Times New Roman" w:hAnsi="Calibri" w:cs="Calibri"/>
                <w:color w:val="000000"/>
              </w:rPr>
              <w:t>Threshold</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threshold contact</w:t>
            </w:r>
          </w:p>
        </w:tc>
        <w:tc>
          <w:tcPr>
            <w:tcW w:w="1225"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4,680</w:t>
            </w:r>
          </w:p>
        </w:tc>
        <w:tc>
          <w:tcPr>
            <w:tcW w:w="560" w:type="dxa"/>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466</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threshold off</w:t>
            </w:r>
          </w:p>
        </w:tc>
        <w:tc>
          <w:tcPr>
            <w:tcW w:w="1225"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2,200</w:t>
            </w:r>
          </w:p>
        </w:tc>
        <w:tc>
          <w:tcPr>
            <w:tcW w:w="560" w:type="dxa"/>
            <w:noWrap/>
            <w:hideMark/>
          </w:tcPr>
          <w:p w:rsidR="001915CD" w:rsidRPr="00A0154B"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53</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BA3F33">
            <w:pPr>
              <w:jc w:val="center"/>
              <w:rPr>
                <w:rFonts w:ascii="Calibri" w:eastAsia="Times New Roman" w:hAnsi="Calibri" w:cs="Calibri"/>
                <w:color w:val="000000"/>
              </w:rPr>
            </w:pPr>
            <w:r>
              <w:rPr>
                <w:rFonts w:ascii="Calibri" w:eastAsia="Times New Roman" w:hAnsi="Calibri" w:cs="Calibri"/>
                <w:color w:val="000000"/>
              </w:rPr>
              <w:t>Errors with b</w:t>
            </w:r>
            <w:r w:rsidRPr="00A0154B">
              <w:rPr>
                <w:rFonts w:ascii="Calibri" w:eastAsia="Times New Roman" w:hAnsi="Calibri" w:cs="Calibri"/>
                <w:color w:val="000000"/>
              </w:rPr>
              <w:t>est thresholds</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contact error</w:t>
            </w:r>
          </w:p>
        </w:tc>
        <w:tc>
          <w:tcPr>
            <w:tcW w:w="1225"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208</w:t>
            </w:r>
          </w:p>
        </w:tc>
        <w:tc>
          <w:tcPr>
            <w:tcW w:w="560" w:type="dxa"/>
            <w:noWrap/>
            <w:hideMark/>
          </w:tcPr>
          <w:p w:rsidR="001915CD" w:rsidRPr="00A0154B"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394</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off error</w:t>
            </w:r>
          </w:p>
        </w:tc>
        <w:tc>
          <w:tcPr>
            <w:tcW w:w="1225"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074</w:t>
            </w:r>
          </w:p>
        </w:tc>
        <w:tc>
          <w:tcPr>
            <w:tcW w:w="560" w:type="dxa"/>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59</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BA3F33">
            <w:pPr>
              <w:jc w:val="center"/>
              <w:rPr>
                <w:rFonts w:ascii="Calibri" w:eastAsia="Times New Roman" w:hAnsi="Calibri" w:cs="Calibri"/>
                <w:color w:val="000000"/>
              </w:rPr>
            </w:pPr>
            <w:r>
              <w:rPr>
                <w:rFonts w:ascii="Calibri" w:eastAsia="Times New Roman" w:hAnsi="Calibri" w:cs="Calibri"/>
                <w:color w:val="000000"/>
              </w:rPr>
              <w:t>Errors with t</w:t>
            </w:r>
            <w:r w:rsidRPr="00A0154B">
              <w:rPr>
                <w:rFonts w:ascii="Calibri" w:eastAsia="Times New Roman" w:hAnsi="Calibri" w:cs="Calibri"/>
                <w:color w:val="000000"/>
              </w:rPr>
              <w:t>hresholds</w:t>
            </w:r>
            <w:r>
              <w:rPr>
                <w:rFonts w:ascii="Calibri" w:eastAsia="Times New Roman" w:hAnsi="Calibri" w:cs="Calibri"/>
                <w:color w:val="000000"/>
              </w:rPr>
              <w:t>:</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061" w:type="dxa"/>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Contact</w:t>
            </w:r>
          </w:p>
        </w:tc>
        <w:tc>
          <w:tcPr>
            <w:tcW w:w="328"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4</w:t>
            </w:r>
          </w:p>
        </w:tc>
        <w:tc>
          <w:tcPr>
            <w:tcW w:w="1785" w:type="dxa"/>
            <w:gridSpan w:val="2"/>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Off</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2</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contact error</w:t>
            </w:r>
          </w:p>
        </w:tc>
        <w:tc>
          <w:tcPr>
            <w:tcW w:w="1225"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864</w:t>
            </w:r>
          </w:p>
        </w:tc>
        <w:tc>
          <w:tcPr>
            <w:tcW w:w="560" w:type="dxa"/>
            <w:noWrap/>
            <w:hideMark/>
          </w:tcPr>
          <w:p w:rsidR="001915CD" w:rsidRPr="00A0154B"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511</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off error</w:t>
            </w:r>
          </w:p>
        </w:tc>
        <w:tc>
          <w:tcPr>
            <w:tcW w:w="1225"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300</w:t>
            </w:r>
          </w:p>
        </w:tc>
        <w:tc>
          <w:tcPr>
            <w:tcW w:w="560" w:type="dxa"/>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94</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BA3F33">
            <w:pPr>
              <w:jc w:val="center"/>
              <w:rPr>
                <w:rFonts w:ascii="Calibri" w:eastAsia="Times New Roman" w:hAnsi="Calibri" w:cs="Calibri"/>
                <w:color w:val="000000"/>
              </w:rPr>
            </w:pPr>
            <w:r>
              <w:rPr>
                <w:rFonts w:ascii="Calibri" w:eastAsia="Times New Roman" w:hAnsi="Calibri" w:cs="Calibri"/>
                <w:color w:val="000000"/>
              </w:rPr>
              <w:t>Errors with t</w:t>
            </w:r>
            <w:r w:rsidRPr="00A0154B">
              <w:rPr>
                <w:rFonts w:ascii="Calibri" w:eastAsia="Times New Roman" w:hAnsi="Calibri" w:cs="Calibri"/>
                <w:color w:val="000000"/>
              </w:rPr>
              <w:t>hresholds</w:t>
            </w:r>
            <w:r>
              <w:rPr>
                <w:rFonts w:ascii="Calibri" w:eastAsia="Times New Roman" w:hAnsi="Calibri" w:cs="Calibri"/>
                <w:color w:val="000000"/>
              </w:rPr>
              <w:t>:</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061" w:type="dxa"/>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Contact</w:t>
            </w:r>
          </w:p>
        </w:tc>
        <w:tc>
          <w:tcPr>
            <w:tcW w:w="328"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5</w:t>
            </w:r>
          </w:p>
        </w:tc>
        <w:tc>
          <w:tcPr>
            <w:tcW w:w="1785" w:type="dxa"/>
            <w:gridSpan w:val="2"/>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Off</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3</w:t>
            </w:r>
          </w:p>
        </w:tc>
      </w:tr>
      <w:tr w:rsidR="001915CD" w:rsidRPr="00A0154B"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contact error</w:t>
            </w:r>
          </w:p>
        </w:tc>
        <w:tc>
          <w:tcPr>
            <w:tcW w:w="1225"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184</w:t>
            </w:r>
          </w:p>
        </w:tc>
        <w:tc>
          <w:tcPr>
            <w:tcW w:w="560" w:type="dxa"/>
            <w:noWrap/>
            <w:hideMark/>
          </w:tcPr>
          <w:p w:rsidR="001915CD" w:rsidRPr="00A0154B"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700</w:t>
            </w:r>
          </w:p>
        </w:tc>
      </w:tr>
      <w:tr w:rsidR="001915CD" w:rsidRPr="00A0154B"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BA3F33">
            <w:pPr>
              <w:jc w:val="right"/>
              <w:rPr>
                <w:rFonts w:ascii="Calibri" w:eastAsia="Times New Roman" w:hAnsi="Calibri" w:cs="Calibri"/>
                <w:b w:val="0"/>
                <w:color w:val="000000"/>
              </w:rPr>
            </w:pPr>
            <w:r w:rsidRPr="00A0154B">
              <w:rPr>
                <w:rFonts w:ascii="Calibri" w:eastAsia="Times New Roman" w:hAnsi="Calibri" w:cs="Calibri"/>
                <w:color w:val="000000"/>
              </w:rPr>
              <w:t>avg off error</w:t>
            </w:r>
          </w:p>
        </w:tc>
        <w:tc>
          <w:tcPr>
            <w:tcW w:w="1225"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211</w:t>
            </w:r>
          </w:p>
        </w:tc>
        <w:tc>
          <w:tcPr>
            <w:tcW w:w="560" w:type="dxa"/>
            <w:noWrap/>
            <w:hideMark/>
          </w:tcPr>
          <w:p w:rsidR="001915CD" w:rsidRPr="00A0154B"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932</w:t>
            </w:r>
          </w:p>
        </w:tc>
      </w:tr>
    </w:tbl>
    <w:p w:rsidR="001915CD" w:rsidRDefault="001915CD" w:rsidP="001915CD"/>
    <w:p w:rsidR="001915CD" w:rsidRDefault="001915CD" w:rsidP="001915CD">
      <w:r>
        <w:t>Considering the small events sets for other types of gaits, the errors were only computed with the best results, as the errors with other thresholds were not relevant.</w:t>
      </w:r>
    </w:p>
    <w:p w:rsidR="001915CD" w:rsidRDefault="001915CD" w:rsidP="001915CD">
      <w:pPr>
        <w:pStyle w:val="Caption"/>
        <w:keepNext/>
        <w:jc w:val="center"/>
      </w:pPr>
      <w:bookmarkStart w:id="88" w:name="_Ref12336089"/>
      <w:r>
        <w:t xml:space="preserve">Table </w:t>
      </w:r>
      <w:r>
        <w:fldChar w:fldCharType="begin"/>
      </w:r>
      <w:r>
        <w:instrText xml:space="preserve"> SEQ Table \* ARABIC </w:instrText>
      </w:r>
      <w:r>
        <w:fldChar w:fldCharType="separate"/>
      </w:r>
      <w:r w:rsidR="00CD1EBD">
        <w:rPr>
          <w:noProof/>
        </w:rPr>
        <w:t>12</w:t>
      </w:r>
      <w:r>
        <w:rPr>
          <w:noProof/>
        </w:rPr>
        <w:fldChar w:fldCharType="end"/>
      </w:r>
      <w:bookmarkEnd w:id="88"/>
      <w:r>
        <w:t xml:space="preserve"> – Results for equinus gait</w:t>
      </w:r>
    </w:p>
    <w:tbl>
      <w:tblPr>
        <w:tblStyle w:val="LightShading-Accent4"/>
        <w:tblW w:w="5101" w:type="dxa"/>
        <w:jc w:val="center"/>
        <w:tblLook w:val="04A0" w:firstRow="1" w:lastRow="0" w:firstColumn="1" w:lastColumn="0" w:noHBand="0" w:noVBand="1"/>
      </w:tblPr>
      <w:tblGrid>
        <w:gridCol w:w="2949"/>
        <w:gridCol w:w="796"/>
        <w:gridCol w:w="560"/>
        <w:gridCol w:w="796"/>
      </w:tblGrid>
      <w:tr w:rsidR="001915CD" w:rsidRPr="009734D9"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Equinu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contact</w:t>
            </w:r>
          </w:p>
        </w:tc>
        <w:tc>
          <w:tcPr>
            <w:tcW w:w="796"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6,800</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909</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off</w:t>
            </w:r>
          </w:p>
        </w:tc>
        <w:tc>
          <w:tcPr>
            <w:tcW w:w="796"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625</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57</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contact error</w:t>
            </w:r>
          </w:p>
        </w:tc>
        <w:tc>
          <w:tcPr>
            <w:tcW w:w="796"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356</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17</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lastRenderedPageBreak/>
              <w:t>avg off error</w:t>
            </w:r>
          </w:p>
        </w:tc>
        <w:tc>
          <w:tcPr>
            <w:tcW w:w="796"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212</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87</w:t>
            </w:r>
          </w:p>
        </w:tc>
      </w:tr>
    </w:tbl>
    <w:p w:rsidR="001915CD" w:rsidRDefault="001915CD" w:rsidP="001915CD"/>
    <w:p w:rsidR="001915CD" w:rsidRDefault="001915CD" w:rsidP="001915CD">
      <w:pPr>
        <w:pStyle w:val="Caption"/>
        <w:keepNext/>
        <w:jc w:val="center"/>
      </w:pPr>
      <w:bookmarkStart w:id="89" w:name="_Ref12336100"/>
      <w:r>
        <w:t xml:space="preserve">Table </w:t>
      </w:r>
      <w:r>
        <w:fldChar w:fldCharType="begin"/>
      </w:r>
      <w:r>
        <w:instrText xml:space="preserve"> SEQ Table \* ARABIC </w:instrText>
      </w:r>
      <w:r>
        <w:fldChar w:fldCharType="separate"/>
      </w:r>
      <w:r w:rsidR="00CD1EBD">
        <w:rPr>
          <w:noProof/>
        </w:rPr>
        <w:t>13</w:t>
      </w:r>
      <w:r>
        <w:rPr>
          <w:noProof/>
        </w:rPr>
        <w:fldChar w:fldCharType="end"/>
      </w:r>
      <w:bookmarkEnd w:id="89"/>
      <w:r>
        <w:t xml:space="preserve"> – Results for steppage gait</w:t>
      </w:r>
    </w:p>
    <w:tbl>
      <w:tblPr>
        <w:tblStyle w:val="LightShading-Accent4"/>
        <w:tblW w:w="5111" w:type="dxa"/>
        <w:jc w:val="center"/>
        <w:tblLook w:val="04A0" w:firstRow="1" w:lastRow="0" w:firstColumn="1" w:lastColumn="0" w:noHBand="0" w:noVBand="1"/>
      </w:tblPr>
      <w:tblGrid>
        <w:gridCol w:w="2891"/>
        <w:gridCol w:w="880"/>
        <w:gridCol w:w="560"/>
        <w:gridCol w:w="780"/>
      </w:tblGrid>
      <w:tr w:rsidR="001915CD" w:rsidRPr="009734D9"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Steppage</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contact</w:t>
            </w:r>
          </w:p>
        </w:tc>
        <w:tc>
          <w:tcPr>
            <w:tcW w:w="8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7,250</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90</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off</w:t>
            </w:r>
          </w:p>
        </w:tc>
        <w:tc>
          <w:tcPr>
            <w:tcW w:w="8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75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299</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contact error</w:t>
            </w:r>
          </w:p>
        </w:tc>
        <w:tc>
          <w:tcPr>
            <w:tcW w:w="8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55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357</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off error</w:t>
            </w:r>
          </w:p>
        </w:tc>
        <w:tc>
          <w:tcPr>
            <w:tcW w:w="8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25</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308</w:t>
            </w:r>
          </w:p>
        </w:tc>
      </w:tr>
    </w:tbl>
    <w:p w:rsidR="001915CD" w:rsidRDefault="001915CD" w:rsidP="001915CD"/>
    <w:p w:rsidR="001915CD" w:rsidRDefault="001915CD" w:rsidP="001915CD">
      <w:pPr>
        <w:pStyle w:val="Caption"/>
        <w:keepNext/>
        <w:jc w:val="center"/>
      </w:pPr>
      <w:bookmarkStart w:id="90" w:name="_Ref12336104"/>
      <w:r>
        <w:t xml:space="preserve">Table </w:t>
      </w:r>
      <w:r>
        <w:fldChar w:fldCharType="begin"/>
      </w:r>
      <w:r>
        <w:instrText xml:space="preserve"> SEQ Table \* ARABIC </w:instrText>
      </w:r>
      <w:r>
        <w:fldChar w:fldCharType="separate"/>
      </w:r>
      <w:r w:rsidR="00CD1EBD">
        <w:rPr>
          <w:noProof/>
        </w:rPr>
        <w:t>14</w:t>
      </w:r>
      <w:r>
        <w:rPr>
          <w:noProof/>
        </w:rPr>
        <w:fldChar w:fldCharType="end"/>
      </w:r>
      <w:bookmarkEnd w:id="90"/>
      <w:r>
        <w:t xml:space="preserve"> – Results for drag gait</w:t>
      </w:r>
    </w:p>
    <w:tbl>
      <w:tblPr>
        <w:tblStyle w:val="LightShading-Accent4"/>
        <w:tblW w:w="5118" w:type="dxa"/>
        <w:jc w:val="center"/>
        <w:tblLook w:val="04A0" w:firstRow="1" w:lastRow="0" w:firstColumn="1" w:lastColumn="0" w:noHBand="0" w:noVBand="1"/>
      </w:tblPr>
      <w:tblGrid>
        <w:gridCol w:w="2855"/>
        <w:gridCol w:w="933"/>
        <w:gridCol w:w="560"/>
        <w:gridCol w:w="770"/>
      </w:tblGrid>
      <w:tr w:rsidR="001915CD" w:rsidRPr="009734D9"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Drag</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contact</w:t>
            </w:r>
          </w:p>
        </w:tc>
        <w:tc>
          <w:tcPr>
            <w:tcW w:w="933"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1,200</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5,741</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off</w:t>
            </w:r>
          </w:p>
        </w:tc>
        <w:tc>
          <w:tcPr>
            <w:tcW w:w="933"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20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00</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contact error</w:t>
            </w:r>
          </w:p>
        </w:tc>
        <w:tc>
          <w:tcPr>
            <w:tcW w:w="933"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60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90</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off error</w:t>
            </w:r>
          </w:p>
        </w:tc>
        <w:tc>
          <w:tcPr>
            <w:tcW w:w="933"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600</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132</w:t>
            </w:r>
          </w:p>
        </w:tc>
      </w:tr>
    </w:tbl>
    <w:p w:rsidR="001915CD" w:rsidRDefault="001915CD" w:rsidP="001915CD"/>
    <w:p w:rsidR="001915CD" w:rsidRDefault="001915CD" w:rsidP="001915CD">
      <w:pPr>
        <w:pStyle w:val="Caption"/>
        <w:keepNext/>
        <w:jc w:val="center"/>
      </w:pPr>
      <w:r>
        <w:t xml:space="preserve">Table </w:t>
      </w:r>
      <w:r>
        <w:fldChar w:fldCharType="begin"/>
      </w:r>
      <w:r>
        <w:instrText xml:space="preserve"> SEQ Table \* ARABIC </w:instrText>
      </w:r>
      <w:r>
        <w:fldChar w:fldCharType="separate"/>
      </w:r>
      <w:r w:rsidR="00CD1EBD">
        <w:rPr>
          <w:noProof/>
        </w:rPr>
        <w:t>15</w:t>
      </w:r>
      <w:r>
        <w:rPr>
          <w:noProof/>
        </w:rPr>
        <w:fldChar w:fldCharType="end"/>
      </w:r>
      <w:r>
        <w:t xml:space="preserve"> – Results for small step gait</w:t>
      </w:r>
    </w:p>
    <w:tbl>
      <w:tblPr>
        <w:tblStyle w:val="LightShading-Accent4"/>
        <w:tblW w:w="5111" w:type="dxa"/>
        <w:jc w:val="center"/>
        <w:tblLook w:val="04A0" w:firstRow="1" w:lastRow="0" w:firstColumn="1" w:lastColumn="0" w:noHBand="0" w:noVBand="1"/>
      </w:tblPr>
      <w:tblGrid>
        <w:gridCol w:w="2891"/>
        <w:gridCol w:w="880"/>
        <w:gridCol w:w="560"/>
        <w:gridCol w:w="780"/>
      </w:tblGrid>
      <w:tr w:rsidR="001915CD" w:rsidRPr="009734D9" w:rsidTr="00BA3F3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Small step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contact</w:t>
            </w:r>
          </w:p>
        </w:tc>
        <w:tc>
          <w:tcPr>
            <w:tcW w:w="8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571</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904</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threshold off</w:t>
            </w:r>
          </w:p>
        </w:tc>
        <w:tc>
          <w:tcPr>
            <w:tcW w:w="8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9,00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3,082</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BA3F33">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BA3F3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contact error</w:t>
            </w:r>
          </w:p>
        </w:tc>
        <w:tc>
          <w:tcPr>
            <w:tcW w:w="8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00</w:t>
            </w:r>
          </w:p>
        </w:tc>
        <w:tc>
          <w:tcPr>
            <w:tcW w:w="560" w:type="dxa"/>
            <w:noWrap/>
            <w:hideMark/>
          </w:tcPr>
          <w:p w:rsidR="001915CD" w:rsidRPr="009734D9" w:rsidRDefault="001915CD" w:rsidP="00BA3F3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4,261</w:t>
            </w:r>
          </w:p>
        </w:tc>
      </w:tr>
      <w:tr w:rsidR="001915CD" w:rsidRPr="009734D9" w:rsidTr="00BA3F33">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BA3F33">
            <w:pPr>
              <w:jc w:val="right"/>
              <w:rPr>
                <w:rFonts w:ascii="Calibri" w:eastAsia="Times New Roman" w:hAnsi="Calibri" w:cs="Calibri"/>
                <w:b w:val="0"/>
                <w:color w:val="000000"/>
              </w:rPr>
            </w:pPr>
            <w:r w:rsidRPr="009734D9">
              <w:rPr>
                <w:rFonts w:ascii="Calibri" w:eastAsia="Times New Roman" w:hAnsi="Calibri" w:cs="Calibri"/>
                <w:color w:val="000000"/>
              </w:rPr>
              <w:t>avg off error</w:t>
            </w:r>
          </w:p>
        </w:tc>
        <w:tc>
          <w:tcPr>
            <w:tcW w:w="8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50</w:t>
            </w:r>
          </w:p>
        </w:tc>
        <w:tc>
          <w:tcPr>
            <w:tcW w:w="560" w:type="dxa"/>
            <w:noWrap/>
            <w:hideMark/>
          </w:tcPr>
          <w:p w:rsidR="001915CD" w:rsidRPr="009734D9" w:rsidRDefault="001915CD" w:rsidP="00BA3F3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BA3F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000000"/>
              </w:rPr>
              <w:t>3,278</w:t>
            </w:r>
          </w:p>
        </w:tc>
      </w:tr>
    </w:tbl>
    <w:p w:rsidR="001915CD" w:rsidRDefault="001915CD" w:rsidP="001915CD">
      <w:pPr>
        <w:ind w:left="1080"/>
        <w:jc w:val="both"/>
      </w:pPr>
    </w:p>
    <w:p w:rsidR="001915CD" w:rsidRPr="00472C06" w:rsidRDefault="001915CD" w:rsidP="001915CD">
      <w:pPr>
        <w:pStyle w:val="ListParagraph"/>
        <w:numPr>
          <w:ilvl w:val="2"/>
          <w:numId w:val="1"/>
        </w:numPr>
        <w:jc w:val="both"/>
        <w:outlineLvl w:val="2"/>
        <w:rPr>
          <w:b/>
          <w:sz w:val="24"/>
          <w:szCs w:val="24"/>
        </w:rPr>
      </w:pPr>
      <w:bookmarkStart w:id="91" w:name="_Toc12383581"/>
      <w:bookmarkStart w:id="92" w:name="_Toc19709962"/>
      <w:r w:rsidRPr="00472C06">
        <w:rPr>
          <w:b/>
          <w:sz w:val="24"/>
          <w:szCs w:val="24"/>
        </w:rPr>
        <w:t>Discussions</w:t>
      </w:r>
      <w:bookmarkEnd w:id="91"/>
      <w:r w:rsidR="00942DD2">
        <w:rPr>
          <w:b/>
          <w:sz w:val="24"/>
          <w:szCs w:val="24"/>
        </w:rPr>
        <w:t xml:space="preserve"> and conclusions</w:t>
      </w:r>
      <w:bookmarkEnd w:id="92"/>
    </w:p>
    <w:p w:rsidR="001915CD" w:rsidRDefault="001915CD" w:rsidP="001915CD">
      <w:pPr>
        <w:jc w:val="both"/>
      </w:pPr>
      <w:r>
        <w:t xml:space="preserve">The </w:t>
      </w:r>
      <w:r>
        <w:fldChar w:fldCharType="begin"/>
      </w:r>
      <w:r>
        <w:instrText xml:space="preserve"> REF _Ref12284040 \h </w:instrText>
      </w:r>
      <w:r w:rsidR="00CD1EBD">
        <w:instrText xml:space="preserve"> \* MERGEFORMAT </w:instrText>
      </w:r>
      <w:r>
        <w:fldChar w:fldCharType="separate"/>
      </w:r>
      <w:r w:rsidR="00CD1EBD">
        <w:t>Table 11</w:t>
      </w:r>
      <w:r>
        <w:fldChar w:fldCharType="end"/>
      </w:r>
      <w:r>
        <w:t xml:space="preserve"> shows results with errors under the frame and with a low standard deviation, illustrating the reliability of this solution for healthy patients. With thresholds of 5 LEDs for foot contact and 3 LEDs for foot off, the error in the detection of foot contact compared to the Gold Standard was in average of -0.184 frames, the foot off error was of 0.211 frames. It was equivalent to -0.92ms and 1.055ms for foot contact and off respectively. It was well within the range of other motion based algorithm, with the simple use of LEDs threshold. </w:t>
      </w:r>
    </w:p>
    <w:p w:rsidR="001915CD" w:rsidRDefault="001915CD" w:rsidP="001915CD">
      <w:pPr>
        <w:jc w:val="both"/>
      </w:pPr>
      <w:r>
        <w:lastRenderedPageBreak/>
        <w:t xml:space="preserve">These values of threshold verified the effect of the geometry previously described in other publications </w:t>
      </w:r>
      <w:r>
        <w:fldChar w:fldCharType="begin"/>
      </w:r>
      <w:r>
        <w:instrText xml:space="preserve"> ADDIN ZOTERO_ITEM CSL_CITATION {"citationID":"QfZKyaw3","properties":{"formattedCitation":"[28,30]","plainCitation":"[28,30]","noteIndex":0},"citationItems":[{"id":135,"uris":["http://zotero.org/users/local/78D1YunE/items/9P7PKE8N"],"uri":["http://zotero.org/users/local/78D1YunE/items/9P7PKE8N"],"itemData":{"id":135,"type":"article-journal","title":"Agreement between the spatio-temporal gait parameters from treadmill-based photoelectric cell and the instrumented treadmill system in healthy young adults and stroke patients","container-title":"Medical Science Monitor","page":"1210-1219","volume":"20","source":"Crossref","DOI":"10.12659/MSM.890658","ISSN":"1643-3750","language":"en","author":[{"family":"Shin","given":"Seungho"}],"issued":{"date-parts":[["2014"]]}}},{"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CD1EBD">
        <w:t>[28,30]</w:t>
      </w:r>
      <w:r>
        <w:fldChar w:fldCharType="end"/>
      </w:r>
      <w:r>
        <w:t xml:space="preserve">. When the heel of foot enters in contacts with the ground, 4 to 5 LEDs were already interrupted. Using a smaller threshold would mean detecting the event before the foot actually touches the ground, as illustrated in the </w:t>
      </w:r>
      <w:r>
        <w:fldChar w:fldCharType="begin"/>
      </w:r>
      <w:r>
        <w:instrText xml:space="preserve"> REF _Ref11682625 \h </w:instrText>
      </w:r>
      <w:r w:rsidR="00CD1EBD">
        <w:instrText xml:space="preserve"> \* MERGEFORMAT </w:instrText>
      </w:r>
      <w:r>
        <w:fldChar w:fldCharType="separate"/>
      </w:r>
      <w:r w:rsidR="00CD1EBD">
        <w:t>Figure 1</w:t>
      </w:r>
      <w:r>
        <w:fldChar w:fldCharType="end"/>
      </w:r>
      <w:r>
        <w:t xml:space="preserve">. For the toe off, moment where the foot was not anymore detected by the Optogait practically coincide with the moment of toe off detected by the Gold Standard, the effect of the geometry was less important. </w:t>
      </w:r>
    </w:p>
    <w:p w:rsidR="001915CD" w:rsidRDefault="001915CD" w:rsidP="001915CD">
      <w:pPr>
        <w:jc w:val="both"/>
      </w:pPr>
      <w:r>
        <w:t>For Equinus, Steppage and Drag gait, (</w:t>
      </w:r>
      <w:r>
        <w:fldChar w:fldCharType="begin"/>
      </w:r>
      <w:r>
        <w:instrText xml:space="preserve"> REF _Ref12336089 \h </w:instrText>
      </w:r>
      <w:r w:rsidR="00CD1EBD">
        <w:instrText xml:space="preserve"> \* MERGEFORMAT </w:instrText>
      </w:r>
      <w:r>
        <w:fldChar w:fldCharType="separate"/>
      </w:r>
      <w:r w:rsidR="00CD1EBD">
        <w:t>Table 12</w:t>
      </w:r>
      <w:r>
        <w:fldChar w:fldCharType="end"/>
      </w:r>
      <w:r>
        <w:t xml:space="preserve">, </w:t>
      </w:r>
      <w:r>
        <w:fldChar w:fldCharType="begin"/>
      </w:r>
      <w:r>
        <w:instrText xml:space="preserve"> REF _Ref12336100 \h </w:instrText>
      </w:r>
      <w:r w:rsidR="00CD1EBD">
        <w:instrText xml:space="preserve"> \* MERGEFORMAT </w:instrText>
      </w:r>
      <w:r>
        <w:fldChar w:fldCharType="separate"/>
      </w:r>
      <w:r w:rsidR="00CD1EBD">
        <w:t>Table 13</w:t>
      </w:r>
      <w:r>
        <w:fldChar w:fldCharType="end"/>
      </w:r>
      <w:r>
        <w:t xml:space="preserve"> and </w:t>
      </w:r>
      <w:r>
        <w:fldChar w:fldCharType="begin"/>
      </w:r>
      <w:r>
        <w:instrText xml:space="preserve"> REF _Ref12336104 \h </w:instrText>
      </w:r>
      <w:r w:rsidR="00CD1EBD">
        <w:instrText xml:space="preserve"> \* MERGEFORMAT </w:instrText>
      </w:r>
      <w:r>
        <w:fldChar w:fldCharType="separate"/>
      </w:r>
      <w:r w:rsidR="00CD1EBD">
        <w:t>Table 14</w:t>
      </w:r>
      <w:r>
        <w:fldChar w:fldCharType="end"/>
      </w:r>
      <w:r>
        <w:t xml:space="preserve">) the foot contact thresholds were significantly higher. It was explained by how the feet approached the ground. For Equinus, the feet approached the ground with the front part of the foot, in a more vertical motion and with more length. It resulted in a higher threshold. This effect was amplified for the steppage and drag gait. For both of these groups, the motion was mainly vertical at the foot contact and the contact was made with a flat foot, increasing the number of LEDs activated before the true foot contact. The errors for foot contact and off stayed reasonable, especially for Equinus and steppage Gaits. The high standard deviation for Drag and small steps gait may be explained by the small size of the sample, but it was also a sign of a smaller reliability. </w:t>
      </w:r>
    </w:p>
    <w:p w:rsidR="001915CD" w:rsidRDefault="001915CD" w:rsidP="001915CD">
      <w:pPr>
        <w:jc w:val="both"/>
      </w:pPr>
      <w:r>
        <w:t>The foot off average threshold was consistent across Healthy, Equinus and Steppage groups, with the disappearance of the foot of the Optogait corresponding to the event detected by the Gold Standard.</w:t>
      </w:r>
    </w:p>
    <w:p w:rsidR="00031F34" w:rsidRPr="00942DD2" w:rsidRDefault="001915CD" w:rsidP="00942DD2">
      <w:pPr>
        <w:jc w:val="both"/>
      </w:pPr>
      <w:r>
        <w:t xml:space="preserve">For Drag and small steps groups, the methods used to detect foot off was less effective and results in thresholds with higher standard deviations. </w:t>
      </w:r>
    </w:p>
    <w:p w:rsidR="00031F34" w:rsidRDefault="00031F34" w:rsidP="00031F34">
      <w:pPr>
        <w:jc w:val="both"/>
      </w:pPr>
      <w:r>
        <w:t xml:space="preserve">The two systems were effectively put in communication and it was possible to inject the information of the Optogait directly into a .c3d file, in the form of markers takings high or low positions, as shown in the </w:t>
      </w:r>
      <w:r>
        <w:fldChar w:fldCharType="begin"/>
      </w:r>
      <w:r>
        <w:instrText xml:space="preserve"> REF _Ref12299522 \h </w:instrText>
      </w:r>
      <w:r w:rsidR="00CD1EBD">
        <w:instrText xml:space="preserve"> \* MERGEFORMAT </w:instrText>
      </w:r>
      <w:r>
        <w:fldChar w:fldCharType="separate"/>
      </w:r>
      <w:r w:rsidR="00CD1EBD">
        <w:t>Figure 10</w:t>
      </w:r>
      <w:r>
        <w:fldChar w:fldCharType="end"/>
      </w:r>
      <w:r>
        <w:t xml:space="preserve">. In a first time, this information can be used by a biomechanics team as additional data to improve event rating, especially for events outside force platforms.  Even considering the Optogait’s geometry, with the correct threshold, this method proved to be reliable and easy to use for healthy, equinus and steppage groups. It has a high potential for automation, which could ease the rater’s work even further. </w:t>
      </w:r>
    </w:p>
    <w:p w:rsidR="00031F34" w:rsidRDefault="00031F34" w:rsidP="00031F34">
      <w:pPr>
        <w:keepNext/>
        <w:jc w:val="both"/>
      </w:pPr>
      <w:r>
        <w:rPr>
          <w:noProof/>
        </w:rPr>
        <w:drawing>
          <wp:inline distT="0" distB="0" distL="0" distR="0" wp14:anchorId="69676F08" wp14:editId="401B82D0">
            <wp:extent cx="5972810" cy="1528445"/>
            <wp:effectExtent l="0" t="0" r="889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72810" cy="1528445"/>
                    </a:xfrm>
                    <a:prstGeom prst="rect">
                      <a:avLst/>
                    </a:prstGeom>
                  </pic:spPr>
                </pic:pic>
              </a:graphicData>
            </a:graphic>
          </wp:inline>
        </w:drawing>
      </w:r>
    </w:p>
    <w:p w:rsidR="00031F34" w:rsidRDefault="00031F34" w:rsidP="00031F34">
      <w:pPr>
        <w:pStyle w:val="Caption"/>
        <w:jc w:val="both"/>
      </w:pPr>
      <w:bookmarkStart w:id="93" w:name="_Ref12299522"/>
      <w:r>
        <w:t xml:space="preserve">Figure </w:t>
      </w:r>
      <w:r>
        <w:fldChar w:fldCharType="begin"/>
      </w:r>
      <w:r>
        <w:instrText xml:space="preserve"> SEQ Figure \* ARABIC </w:instrText>
      </w:r>
      <w:r>
        <w:fldChar w:fldCharType="separate"/>
      </w:r>
      <w:r w:rsidR="00CD1EBD">
        <w:rPr>
          <w:noProof/>
        </w:rPr>
        <w:t>10</w:t>
      </w:r>
      <w:r>
        <w:rPr>
          <w:noProof/>
        </w:rPr>
        <w:fldChar w:fldCharType="end"/>
      </w:r>
      <w:bookmarkEnd w:id="93"/>
      <w:r>
        <w:t xml:space="preserve"> – The markers representing the information of the Optogait are in yellow, a high state means that the light ray is interrupted.</w:t>
      </w:r>
    </w:p>
    <w:p w:rsidR="00031F34" w:rsidRDefault="00031F34" w:rsidP="00031F34">
      <w:r>
        <w:lastRenderedPageBreak/>
        <w:t xml:space="preserve">For more challenging gaits, such as drag and small step, it was harder to correctly time the events given the information used, but it still useful as additional data and could be automatized with the correct algorithm. </w:t>
      </w:r>
    </w:p>
    <w:p w:rsidR="00031F34" w:rsidRDefault="00031F34" w:rsidP="00031F34">
      <w:r>
        <w:t xml:space="preserve">Concerning the installation of the device, it was easy once the design was settled, as it was not necessary to modify any of the existing components in the laboratory. It could also be easy to spread, as it was based on an Arduino and on simple components, materials easy to access. The low price was also an argument in favor of this Arduino-based solution. </w:t>
      </w:r>
    </w:p>
    <w:p w:rsidR="00942DD2" w:rsidRDefault="00942DD2">
      <w:r>
        <w:br w:type="page"/>
      </w:r>
    </w:p>
    <w:p w:rsidR="0055607D" w:rsidRPr="0055607D" w:rsidRDefault="0055607D" w:rsidP="0055607D">
      <w:pPr>
        <w:pStyle w:val="Bibliography"/>
        <w:rPr>
          <w:rFonts w:ascii="Calibri" w:hAnsi="Calibri" w:cs="Calibri"/>
          <w:sz w:val="24"/>
        </w:rPr>
      </w:pPr>
      <w:r>
        <w:lastRenderedPageBreak/>
        <w:fldChar w:fldCharType="begin"/>
      </w:r>
      <w:r>
        <w:instrText xml:space="preserve"> ADDIN ZOTERO_BIBL {"uncited":[],"omitted":[],"custom":[]} CSL_BIBLIOGRAPHY </w:instrText>
      </w:r>
      <w:r>
        <w:fldChar w:fldCharType="separate"/>
      </w:r>
      <w:r w:rsidRPr="0055607D">
        <w:rPr>
          <w:rFonts w:ascii="Calibri" w:hAnsi="Calibri" w:cs="Calibri"/>
          <w:sz w:val="24"/>
        </w:rPr>
        <w:t>[1]</w:t>
      </w:r>
      <w:r w:rsidRPr="0055607D">
        <w:rPr>
          <w:rFonts w:ascii="Calibri" w:hAnsi="Calibri" w:cs="Calibri"/>
          <w:sz w:val="24"/>
        </w:rPr>
        <w:tab/>
      </w:r>
      <w:proofErr w:type="spellStart"/>
      <w:r w:rsidRPr="0055607D">
        <w:rPr>
          <w:rFonts w:ascii="Calibri" w:hAnsi="Calibri" w:cs="Calibri"/>
          <w:sz w:val="24"/>
        </w:rPr>
        <w:t>Lienhard</w:t>
      </w:r>
      <w:proofErr w:type="spellEnd"/>
      <w:r w:rsidRPr="0055607D">
        <w:rPr>
          <w:rFonts w:ascii="Calibri" w:hAnsi="Calibri" w:cs="Calibri"/>
          <w:sz w:val="24"/>
        </w:rPr>
        <w:t xml:space="preserve">, K., Schneider, D., and Maffiuletti, N. A., 2013, “Validity of the Optogait Photoelectric System for the Assessment of Spatiotemporal Gait Parameters,” Medical Engineering &amp; Physics, </w:t>
      </w:r>
      <w:r w:rsidRPr="0055607D">
        <w:rPr>
          <w:rFonts w:ascii="Calibri" w:hAnsi="Calibri" w:cs="Calibri"/>
          <w:b/>
          <w:bCs/>
          <w:sz w:val="24"/>
        </w:rPr>
        <w:t>35</w:t>
      </w:r>
      <w:r w:rsidRPr="0055607D">
        <w:rPr>
          <w:rFonts w:ascii="Calibri" w:hAnsi="Calibri" w:cs="Calibri"/>
          <w:sz w:val="24"/>
        </w:rPr>
        <w:t>(4), pp. 500–504.</w:t>
      </w:r>
    </w:p>
    <w:p w:rsidR="0055607D" w:rsidRPr="0055607D" w:rsidRDefault="0055607D" w:rsidP="0055607D">
      <w:pPr>
        <w:pStyle w:val="Bibliography"/>
        <w:rPr>
          <w:rFonts w:ascii="Calibri" w:hAnsi="Calibri" w:cs="Calibri"/>
          <w:sz w:val="24"/>
        </w:rPr>
      </w:pPr>
      <w:r w:rsidRPr="0055607D">
        <w:rPr>
          <w:rFonts w:ascii="Calibri" w:hAnsi="Calibri" w:cs="Calibri"/>
          <w:sz w:val="24"/>
        </w:rPr>
        <w:t>[2]</w:t>
      </w:r>
      <w:r w:rsidRPr="0055607D">
        <w:rPr>
          <w:rFonts w:ascii="Calibri" w:hAnsi="Calibri" w:cs="Calibri"/>
          <w:sz w:val="24"/>
        </w:rPr>
        <w:tab/>
        <w:t xml:space="preserve">Lee, M. M., Song, C. H., Lee, K. J., Jung, S. W., Shin, D. C., and Shin, S. H., 2014, “Concurrent Validity and Test-Retest Reliability of the OPTOGait Photoelectric Cell System for the Assessment of Spatio-Temporal Parameters of the Gait of Young Adults,” Journal of Physical Therapy Science, </w:t>
      </w:r>
      <w:r w:rsidRPr="0055607D">
        <w:rPr>
          <w:rFonts w:ascii="Calibri" w:hAnsi="Calibri" w:cs="Calibri"/>
          <w:b/>
          <w:bCs/>
          <w:sz w:val="24"/>
        </w:rPr>
        <w:t>26</w:t>
      </w:r>
      <w:r w:rsidRPr="0055607D">
        <w:rPr>
          <w:rFonts w:ascii="Calibri" w:hAnsi="Calibri" w:cs="Calibri"/>
          <w:sz w:val="24"/>
        </w:rPr>
        <w:t>(1), pp. 81–85.</w:t>
      </w:r>
    </w:p>
    <w:p w:rsidR="0055607D" w:rsidRPr="0055607D" w:rsidRDefault="0055607D" w:rsidP="0055607D">
      <w:pPr>
        <w:pStyle w:val="Bibliography"/>
        <w:rPr>
          <w:rFonts w:ascii="Calibri" w:hAnsi="Calibri" w:cs="Calibri"/>
          <w:sz w:val="24"/>
        </w:rPr>
      </w:pPr>
      <w:r w:rsidRPr="0055607D">
        <w:rPr>
          <w:rFonts w:ascii="Calibri" w:hAnsi="Calibri" w:cs="Calibri"/>
          <w:sz w:val="24"/>
        </w:rPr>
        <w:t>[3]</w:t>
      </w:r>
      <w:r w:rsidRPr="0055607D">
        <w:rPr>
          <w:rFonts w:ascii="Calibri" w:hAnsi="Calibri" w:cs="Calibri"/>
          <w:sz w:val="24"/>
        </w:rPr>
        <w:tab/>
        <w:t xml:space="preserve">Shin, S., 2014, “Agreement between the Spatio-Temporal Gait Parameters from Treadmill-Based Photoelectric Cell and the Instrumented Treadmill System in Healthy Young Adults and Stroke Patients,” Medical Science Monitor, </w:t>
      </w:r>
      <w:r w:rsidRPr="0055607D">
        <w:rPr>
          <w:rFonts w:ascii="Calibri" w:hAnsi="Calibri" w:cs="Calibri"/>
          <w:b/>
          <w:bCs/>
          <w:sz w:val="24"/>
        </w:rPr>
        <w:t>20</w:t>
      </w:r>
      <w:r w:rsidRPr="0055607D">
        <w:rPr>
          <w:rFonts w:ascii="Calibri" w:hAnsi="Calibri" w:cs="Calibri"/>
          <w:sz w:val="24"/>
        </w:rPr>
        <w:t>, pp. 1210–1219.</w:t>
      </w:r>
    </w:p>
    <w:p w:rsidR="0055607D" w:rsidRPr="0055607D" w:rsidRDefault="0055607D" w:rsidP="0055607D">
      <w:pPr>
        <w:pStyle w:val="Bibliography"/>
        <w:rPr>
          <w:rFonts w:ascii="Calibri" w:hAnsi="Calibri" w:cs="Calibri"/>
          <w:sz w:val="24"/>
        </w:rPr>
      </w:pPr>
      <w:r w:rsidRPr="0055607D">
        <w:rPr>
          <w:rFonts w:ascii="Calibri" w:hAnsi="Calibri" w:cs="Calibri"/>
          <w:sz w:val="24"/>
        </w:rPr>
        <w:t>[4]</w:t>
      </w:r>
      <w:r w:rsidRPr="0055607D">
        <w:rPr>
          <w:rFonts w:ascii="Calibri" w:hAnsi="Calibri" w:cs="Calibri"/>
          <w:sz w:val="24"/>
        </w:rPr>
        <w:tab/>
        <w:t xml:space="preserve">Gomez Bernal., A., Becerro-de-Bengoa-Vallejo, R., and Losa-Iglesias, M. E., 2016, “Reliability of the OptoGait Portable Photoelectric Cell System for the Quantification of Spatial-Temporal Parameters of Gait in Young Adults,” Gait &amp; Posture, </w:t>
      </w:r>
      <w:r w:rsidRPr="0055607D">
        <w:rPr>
          <w:rFonts w:ascii="Calibri" w:hAnsi="Calibri" w:cs="Calibri"/>
          <w:b/>
          <w:bCs/>
          <w:sz w:val="24"/>
        </w:rPr>
        <w:t>50</w:t>
      </w:r>
      <w:r w:rsidRPr="0055607D">
        <w:rPr>
          <w:rFonts w:ascii="Calibri" w:hAnsi="Calibri" w:cs="Calibri"/>
          <w:sz w:val="24"/>
        </w:rPr>
        <w:t>, pp. 196–200.</w:t>
      </w:r>
    </w:p>
    <w:p w:rsidR="0055607D" w:rsidRPr="0055607D" w:rsidRDefault="0055607D" w:rsidP="0055607D">
      <w:pPr>
        <w:pStyle w:val="Bibliography"/>
        <w:rPr>
          <w:rFonts w:ascii="Calibri" w:hAnsi="Calibri" w:cs="Calibri"/>
          <w:sz w:val="24"/>
        </w:rPr>
      </w:pPr>
      <w:r w:rsidRPr="0055607D">
        <w:rPr>
          <w:rFonts w:ascii="Calibri" w:hAnsi="Calibri" w:cs="Calibri"/>
          <w:sz w:val="24"/>
        </w:rPr>
        <w:t>[5]</w:t>
      </w:r>
      <w:r w:rsidRPr="0055607D">
        <w:rPr>
          <w:rFonts w:ascii="Calibri" w:hAnsi="Calibri" w:cs="Calibri"/>
          <w:sz w:val="24"/>
        </w:rPr>
        <w:tab/>
        <w:t xml:space="preserve">Healy, A., Linyard-Tough, K., and Chockalingam, N., 2018, “Agreement Between the Spatiotemporal Gait Parameters of Healthy Adults From the OptoGait System and a Traditional Three-Dimensional Motion Capture System,” Journal of Biomechanical Engineering, </w:t>
      </w:r>
      <w:r w:rsidRPr="0055607D">
        <w:rPr>
          <w:rFonts w:ascii="Calibri" w:hAnsi="Calibri" w:cs="Calibri"/>
          <w:b/>
          <w:bCs/>
          <w:sz w:val="24"/>
        </w:rPr>
        <w:t>141</w:t>
      </w:r>
      <w:r w:rsidRPr="0055607D">
        <w:rPr>
          <w:rFonts w:ascii="Calibri" w:hAnsi="Calibri" w:cs="Calibri"/>
          <w:sz w:val="24"/>
        </w:rPr>
        <w:t>(1), p. 014501.</w:t>
      </w:r>
    </w:p>
    <w:p w:rsidR="00AB26F2" w:rsidRPr="00AB26F2" w:rsidRDefault="0055607D" w:rsidP="00AB26F2">
      <w:pPr>
        <w:jc w:val="both"/>
        <w:rPr>
          <w:sz w:val="24"/>
        </w:rPr>
      </w:pPr>
      <w:r>
        <w:rPr>
          <w:sz w:val="24"/>
        </w:rPr>
        <w:fldChar w:fldCharType="end"/>
      </w:r>
    </w:p>
    <w:sectPr w:rsidR="00AB26F2" w:rsidRPr="00AB26F2">
      <w:footerReference w:type="default" r:id="rId3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531" w:rsidRDefault="002D2531" w:rsidP="00BA3F33">
      <w:pPr>
        <w:spacing w:after="0" w:line="240" w:lineRule="auto"/>
      </w:pPr>
      <w:r>
        <w:separator/>
      </w:r>
    </w:p>
  </w:endnote>
  <w:endnote w:type="continuationSeparator" w:id="0">
    <w:p w:rsidR="002D2531" w:rsidRDefault="002D2531" w:rsidP="00BA3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8782559"/>
      <w:docPartObj>
        <w:docPartGallery w:val="Page Numbers (Bottom of Page)"/>
        <w:docPartUnique/>
      </w:docPartObj>
    </w:sdtPr>
    <w:sdtEndPr>
      <w:rPr>
        <w:noProof/>
      </w:rPr>
    </w:sdtEndPr>
    <w:sdtContent>
      <w:p w:rsidR="00BA3F33" w:rsidRDefault="00BA3F33">
        <w:pPr>
          <w:pStyle w:val="Footer"/>
          <w:jc w:val="center"/>
        </w:pPr>
        <w:r>
          <w:fldChar w:fldCharType="begin"/>
        </w:r>
        <w:r>
          <w:instrText xml:space="preserve"> PAGE   \* MERGEFORMAT </w:instrText>
        </w:r>
        <w:r>
          <w:fldChar w:fldCharType="separate"/>
        </w:r>
        <w:r w:rsidR="00FF30C8">
          <w:rPr>
            <w:noProof/>
          </w:rPr>
          <w:t>4</w:t>
        </w:r>
        <w:r>
          <w:rPr>
            <w:noProof/>
          </w:rPr>
          <w:fldChar w:fldCharType="end"/>
        </w:r>
      </w:p>
    </w:sdtContent>
  </w:sdt>
  <w:p w:rsidR="00BA3F33" w:rsidRDefault="00BA3F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531" w:rsidRDefault="002D2531" w:rsidP="00BA3F33">
      <w:pPr>
        <w:spacing w:after="0" w:line="240" w:lineRule="auto"/>
      </w:pPr>
      <w:r>
        <w:separator/>
      </w:r>
    </w:p>
  </w:footnote>
  <w:footnote w:type="continuationSeparator" w:id="0">
    <w:p w:rsidR="002D2531" w:rsidRDefault="002D2531" w:rsidP="00BA3F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36084"/>
    <w:multiLevelType w:val="hybridMultilevel"/>
    <w:tmpl w:val="ED2E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E44E8A"/>
    <w:multiLevelType w:val="multilevel"/>
    <w:tmpl w:val="5AE2F40E"/>
    <w:lvl w:ilvl="0">
      <w:start w:val="1"/>
      <w:numFmt w:val="decimal"/>
      <w:lvlText w:val="%1."/>
      <w:lvlJc w:val="left"/>
      <w:pPr>
        <w:ind w:left="360" w:hanging="360"/>
      </w:pPr>
      <w:rPr>
        <w:b/>
        <w:sz w:val="32"/>
      </w:rPr>
    </w:lvl>
    <w:lvl w:ilvl="1">
      <w:start w:val="1"/>
      <w:numFmt w:val="decimal"/>
      <w:lvlText w:val="%1.%2."/>
      <w:lvlJc w:val="left"/>
      <w:pPr>
        <w:ind w:left="792" w:hanging="432"/>
      </w:pPr>
      <w:rPr>
        <w:b/>
        <w:sz w:val="28"/>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AF9179A"/>
    <w:multiLevelType w:val="hybridMultilevel"/>
    <w:tmpl w:val="6674F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D41601A"/>
    <w:multiLevelType w:val="hybridMultilevel"/>
    <w:tmpl w:val="1E90B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2835737"/>
    <w:multiLevelType w:val="hybridMultilevel"/>
    <w:tmpl w:val="4DF4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3852"/>
    <w:rsid w:val="00031F34"/>
    <w:rsid w:val="000438B9"/>
    <w:rsid w:val="00047864"/>
    <w:rsid w:val="00067FA4"/>
    <w:rsid w:val="0007030A"/>
    <w:rsid w:val="00077AC3"/>
    <w:rsid w:val="0009619D"/>
    <w:rsid w:val="000F3852"/>
    <w:rsid w:val="001376F2"/>
    <w:rsid w:val="00184F9B"/>
    <w:rsid w:val="00190B11"/>
    <w:rsid w:val="001915CD"/>
    <w:rsid w:val="001A5C82"/>
    <w:rsid w:val="001C76CF"/>
    <w:rsid w:val="001E722D"/>
    <w:rsid w:val="001F0323"/>
    <w:rsid w:val="002651E6"/>
    <w:rsid w:val="002A47EB"/>
    <w:rsid w:val="002B5A28"/>
    <w:rsid w:val="002D07A1"/>
    <w:rsid w:val="002D2531"/>
    <w:rsid w:val="00301B2C"/>
    <w:rsid w:val="00342C76"/>
    <w:rsid w:val="003537CF"/>
    <w:rsid w:val="0036538D"/>
    <w:rsid w:val="003B4916"/>
    <w:rsid w:val="00402F3A"/>
    <w:rsid w:val="00416BE5"/>
    <w:rsid w:val="0042120F"/>
    <w:rsid w:val="004A246E"/>
    <w:rsid w:val="004E6676"/>
    <w:rsid w:val="004F1685"/>
    <w:rsid w:val="0050379C"/>
    <w:rsid w:val="0055607D"/>
    <w:rsid w:val="005B3B26"/>
    <w:rsid w:val="006321EC"/>
    <w:rsid w:val="00682098"/>
    <w:rsid w:val="006D2F3B"/>
    <w:rsid w:val="006E58F2"/>
    <w:rsid w:val="00751357"/>
    <w:rsid w:val="00770B02"/>
    <w:rsid w:val="00781039"/>
    <w:rsid w:val="0079614D"/>
    <w:rsid w:val="007D13EE"/>
    <w:rsid w:val="007D3361"/>
    <w:rsid w:val="007D492D"/>
    <w:rsid w:val="007E0C47"/>
    <w:rsid w:val="008037B9"/>
    <w:rsid w:val="00837B2F"/>
    <w:rsid w:val="008915F2"/>
    <w:rsid w:val="00901F52"/>
    <w:rsid w:val="00903925"/>
    <w:rsid w:val="009147B1"/>
    <w:rsid w:val="00916874"/>
    <w:rsid w:val="00922D0B"/>
    <w:rsid w:val="00942DD2"/>
    <w:rsid w:val="009511CD"/>
    <w:rsid w:val="009730C4"/>
    <w:rsid w:val="009F0FBF"/>
    <w:rsid w:val="00A112B6"/>
    <w:rsid w:val="00A1594A"/>
    <w:rsid w:val="00A2081F"/>
    <w:rsid w:val="00A62B70"/>
    <w:rsid w:val="00AB26F2"/>
    <w:rsid w:val="00AF6860"/>
    <w:rsid w:val="00B049BC"/>
    <w:rsid w:val="00B1095E"/>
    <w:rsid w:val="00B4237A"/>
    <w:rsid w:val="00BA3F33"/>
    <w:rsid w:val="00BE6E3D"/>
    <w:rsid w:val="00BF3C9C"/>
    <w:rsid w:val="00C00BC9"/>
    <w:rsid w:val="00C0574F"/>
    <w:rsid w:val="00C24B9B"/>
    <w:rsid w:val="00C8008B"/>
    <w:rsid w:val="00CD1EBD"/>
    <w:rsid w:val="00D27DBD"/>
    <w:rsid w:val="00D72A49"/>
    <w:rsid w:val="00DB0FE4"/>
    <w:rsid w:val="00DC2225"/>
    <w:rsid w:val="00DE0FE3"/>
    <w:rsid w:val="00DF3F9F"/>
    <w:rsid w:val="00E6204D"/>
    <w:rsid w:val="00EA096B"/>
    <w:rsid w:val="00F10F8B"/>
    <w:rsid w:val="00F37FDC"/>
    <w:rsid w:val="00F410D0"/>
    <w:rsid w:val="00F720C4"/>
    <w:rsid w:val="00F729B3"/>
    <w:rsid w:val="00F90F26"/>
    <w:rsid w:val="00F94081"/>
    <w:rsid w:val="00FA7635"/>
    <w:rsid w:val="00FF2C4B"/>
    <w:rsid w:val="00FF30C8"/>
    <w:rsid w:val="00FF3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F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07D"/>
    <w:pPr>
      <w:ind w:left="720"/>
      <w:contextualSpacing/>
    </w:pPr>
  </w:style>
  <w:style w:type="paragraph" w:styleId="Caption">
    <w:name w:val="caption"/>
    <w:basedOn w:val="Normal"/>
    <w:next w:val="Normal"/>
    <w:uiPriority w:val="35"/>
    <w:unhideWhenUsed/>
    <w:qFormat/>
    <w:rsid w:val="0055607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56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07D"/>
    <w:rPr>
      <w:rFonts w:ascii="Tahoma" w:hAnsi="Tahoma" w:cs="Tahoma"/>
      <w:sz w:val="16"/>
      <w:szCs w:val="16"/>
    </w:rPr>
  </w:style>
  <w:style w:type="paragraph" w:styleId="Bibliography">
    <w:name w:val="Bibliography"/>
    <w:basedOn w:val="Normal"/>
    <w:next w:val="Normal"/>
    <w:uiPriority w:val="37"/>
    <w:unhideWhenUsed/>
    <w:rsid w:val="0055607D"/>
    <w:pPr>
      <w:tabs>
        <w:tab w:val="left" w:pos="384"/>
      </w:tabs>
      <w:spacing w:after="0" w:line="240" w:lineRule="auto"/>
      <w:ind w:left="384" w:hanging="384"/>
    </w:pPr>
  </w:style>
  <w:style w:type="table" w:styleId="LightShading-Accent4">
    <w:name w:val="Light Shading Accent 4"/>
    <w:basedOn w:val="TableNormal"/>
    <w:uiPriority w:val="60"/>
    <w:rsid w:val="0055607D"/>
    <w:pPr>
      <w:spacing w:after="0" w:line="240" w:lineRule="auto"/>
    </w:pPr>
    <w:rPr>
      <w:rFonts w:eastAsiaTheme="minorEastAsia"/>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NormalWeb">
    <w:name w:val="Normal (Web)"/>
    <w:basedOn w:val="Normal"/>
    <w:uiPriority w:val="99"/>
    <w:semiHidden/>
    <w:unhideWhenUsed/>
    <w:rsid w:val="0055607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A3F33"/>
    <w:pPr>
      <w:tabs>
        <w:tab w:val="center" w:pos="4703"/>
        <w:tab w:val="right" w:pos="9406"/>
      </w:tabs>
      <w:spacing w:after="0" w:line="240" w:lineRule="auto"/>
    </w:pPr>
  </w:style>
  <w:style w:type="character" w:customStyle="1" w:styleId="HeaderChar">
    <w:name w:val="Header Char"/>
    <w:basedOn w:val="DefaultParagraphFont"/>
    <w:link w:val="Header"/>
    <w:uiPriority w:val="99"/>
    <w:rsid w:val="00BA3F33"/>
  </w:style>
  <w:style w:type="paragraph" w:styleId="Footer">
    <w:name w:val="footer"/>
    <w:basedOn w:val="Normal"/>
    <w:link w:val="FooterChar"/>
    <w:uiPriority w:val="99"/>
    <w:unhideWhenUsed/>
    <w:rsid w:val="00BA3F33"/>
    <w:pPr>
      <w:tabs>
        <w:tab w:val="center" w:pos="4703"/>
        <w:tab w:val="right" w:pos="9406"/>
      </w:tabs>
      <w:spacing w:after="0" w:line="240" w:lineRule="auto"/>
    </w:pPr>
  </w:style>
  <w:style w:type="character" w:customStyle="1" w:styleId="FooterChar">
    <w:name w:val="Footer Char"/>
    <w:basedOn w:val="DefaultParagraphFont"/>
    <w:link w:val="Footer"/>
    <w:uiPriority w:val="99"/>
    <w:rsid w:val="00BA3F33"/>
  </w:style>
  <w:style w:type="character" w:customStyle="1" w:styleId="Heading1Char">
    <w:name w:val="Heading 1 Char"/>
    <w:basedOn w:val="DefaultParagraphFont"/>
    <w:link w:val="Heading1"/>
    <w:uiPriority w:val="9"/>
    <w:rsid w:val="00BA3F3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A3F33"/>
    <w:pPr>
      <w:outlineLvl w:val="9"/>
    </w:pPr>
    <w:rPr>
      <w:lang w:eastAsia="ja-JP"/>
    </w:rPr>
  </w:style>
  <w:style w:type="paragraph" w:styleId="TOC1">
    <w:name w:val="toc 1"/>
    <w:basedOn w:val="Normal"/>
    <w:next w:val="Normal"/>
    <w:autoRedefine/>
    <w:uiPriority w:val="39"/>
    <w:unhideWhenUsed/>
    <w:rsid w:val="00BA3F33"/>
    <w:pPr>
      <w:spacing w:after="100"/>
    </w:pPr>
  </w:style>
  <w:style w:type="paragraph" w:styleId="TOC3">
    <w:name w:val="toc 3"/>
    <w:basedOn w:val="Normal"/>
    <w:next w:val="Normal"/>
    <w:autoRedefine/>
    <w:uiPriority w:val="39"/>
    <w:unhideWhenUsed/>
    <w:rsid w:val="00BA3F33"/>
    <w:pPr>
      <w:spacing w:after="100"/>
      <w:ind w:left="440"/>
    </w:pPr>
  </w:style>
  <w:style w:type="character" w:styleId="Hyperlink">
    <w:name w:val="Hyperlink"/>
    <w:basedOn w:val="DefaultParagraphFont"/>
    <w:uiPriority w:val="99"/>
    <w:unhideWhenUsed/>
    <w:rsid w:val="00BA3F3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F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07D"/>
    <w:pPr>
      <w:ind w:left="720"/>
      <w:contextualSpacing/>
    </w:pPr>
  </w:style>
  <w:style w:type="paragraph" w:styleId="Caption">
    <w:name w:val="caption"/>
    <w:basedOn w:val="Normal"/>
    <w:next w:val="Normal"/>
    <w:uiPriority w:val="35"/>
    <w:unhideWhenUsed/>
    <w:qFormat/>
    <w:rsid w:val="0055607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56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07D"/>
    <w:rPr>
      <w:rFonts w:ascii="Tahoma" w:hAnsi="Tahoma" w:cs="Tahoma"/>
      <w:sz w:val="16"/>
      <w:szCs w:val="16"/>
    </w:rPr>
  </w:style>
  <w:style w:type="paragraph" w:styleId="Bibliography">
    <w:name w:val="Bibliography"/>
    <w:basedOn w:val="Normal"/>
    <w:next w:val="Normal"/>
    <w:uiPriority w:val="37"/>
    <w:unhideWhenUsed/>
    <w:rsid w:val="0055607D"/>
    <w:pPr>
      <w:tabs>
        <w:tab w:val="left" w:pos="384"/>
      </w:tabs>
      <w:spacing w:after="0" w:line="240" w:lineRule="auto"/>
      <w:ind w:left="384" w:hanging="384"/>
    </w:pPr>
  </w:style>
  <w:style w:type="table" w:styleId="LightShading-Accent4">
    <w:name w:val="Light Shading Accent 4"/>
    <w:basedOn w:val="TableNormal"/>
    <w:uiPriority w:val="60"/>
    <w:rsid w:val="0055607D"/>
    <w:pPr>
      <w:spacing w:after="0" w:line="240" w:lineRule="auto"/>
    </w:pPr>
    <w:rPr>
      <w:rFonts w:eastAsiaTheme="minorEastAsia"/>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NormalWeb">
    <w:name w:val="Normal (Web)"/>
    <w:basedOn w:val="Normal"/>
    <w:uiPriority w:val="99"/>
    <w:semiHidden/>
    <w:unhideWhenUsed/>
    <w:rsid w:val="0055607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A3F33"/>
    <w:pPr>
      <w:tabs>
        <w:tab w:val="center" w:pos="4703"/>
        <w:tab w:val="right" w:pos="9406"/>
      </w:tabs>
      <w:spacing w:after="0" w:line="240" w:lineRule="auto"/>
    </w:pPr>
  </w:style>
  <w:style w:type="character" w:customStyle="1" w:styleId="HeaderChar">
    <w:name w:val="Header Char"/>
    <w:basedOn w:val="DefaultParagraphFont"/>
    <w:link w:val="Header"/>
    <w:uiPriority w:val="99"/>
    <w:rsid w:val="00BA3F33"/>
  </w:style>
  <w:style w:type="paragraph" w:styleId="Footer">
    <w:name w:val="footer"/>
    <w:basedOn w:val="Normal"/>
    <w:link w:val="FooterChar"/>
    <w:uiPriority w:val="99"/>
    <w:unhideWhenUsed/>
    <w:rsid w:val="00BA3F33"/>
    <w:pPr>
      <w:tabs>
        <w:tab w:val="center" w:pos="4703"/>
        <w:tab w:val="right" w:pos="9406"/>
      </w:tabs>
      <w:spacing w:after="0" w:line="240" w:lineRule="auto"/>
    </w:pPr>
  </w:style>
  <w:style w:type="character" w:customStyle="1" w:styleId="FooterChar">
    <w:name w:val="Footer Char"/>
    <w:basedOn w:val="DefaultParagraphFont"/>
    <w:link w:val="Footer"/>
    <w:uiPriority w:val="99"/>
    <w:rsid w:val="00BA3F33"/>
  </w:style>
  <w:style w:type="character" w:customStyle="1" w:styleId="Heading1Char">
    <w:name w:val="Heading 1 Char"/>
    <w:basedOn w:val="DefaultParagraphFont"/>
    <w:link w:val="Heading1"/>
    <w:uiPriority w:val="9"/>
    <w:rsid w:val="00BA3F3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A3F33"/>
    <w:pPr>
      <w:outlineLvl w:val="9"/>
    </w:pPr>
    <w:rPr>
      <w:lang w:eastAsia="ja-JP"/>
    </w:rPr>
  </w:style>
  <w:style w:type="paragraph" w:styleId="TOC1">
    <w:name w:val="toc 1"/>
    <w:basedOn w:val="Normal"/>
    <w:next w:val="Normal"/>
    <w:autoRedefine/>
    <w:uiPriority w:val="39"/>
    <w:unhideWhenUsed/>
    <w:rsid w:val="00BA3F33"/>
    <w:pPr>
      <w:spacing w:after="100"/>
    </w:pPr>
  </w:style>
  <w:style w:type="paragraph" w:styleId="TOC3">
    <w:name w:val="toc 3"/>
    <w:basedOn w:val="Normal"/>
    <w:next w:val="Normal"/>
    <w:autoRedefine/>
    <w:uiPriority w:val="39"/>
    <w:unhideWhenUsed/>
    <w:rsid w:val="00BA3F33"/>
    <w:pPr>
      <w:spacing w:after="100"/>
      <w:ind w:left="440"/>
    </w:pPr>
  </w:style>
  <w:style w:type="character" w:styleId="Hyperlink">
    <w:name w:val="Hyperlink"/>
    <w:basedOn w:val="DefaultParagraphFont"/>
    <w:uiPriority w:val="99"/>
    <w:unhideWhenUsed/>
    <w:rsid w:val="00BA3F3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2D2F6-21C1-4963-B17A-218223766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4</TotalTime>
  <Pages>24</Pages>
  <Words>8898</Words>
  <Characters>5072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o villi</dc:creator>
  <cp:lastModifiedBy>hugo villi</cp:lastModifiedBy>
  <cp:revision>6</cp:revision>
  <dcterms:created xsi:type="dcterms:W3CDTF">2019-08-26T20:16:00Z</dcterms:created>
  <dcterms:modified xsi:type="dcterms:W3CDTF">2019-09-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s9E2kRI"/&gt;&lt;style id="http://www.zotero.org/styles/journal-of-biomechanical-engineering" hasBibliography="1" bibliographyStyleHasBeenSet="1"/&gt;&lt;prefs&gt;&lt;pref name="fieldType" value="Field"/&gt;&lt;/prefs&gt;</vt:lpwstr>
  </property>
  <property fmtid="{D5CDD505-2E9C-101B-9397-08002B2CF9AE}" pid="3" name="ZOTERO_PREF_2">
    <vt:lpwstr>&lt;/data&gt;</vt:lpwstr>
  </property>
</Properties>
</file>